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9]{1,3}\\.[0-9]{1,3}\\.[0-9]{1,3}\\. [0-9]{1,3}/youku/[A-Z0-9]{26}/.*’’. And video ID, a distinct 17-digit identifier for each video, can be extracted from the URL of a video request, which matches regular expressions ‘‘v\\.youku\\.com/v\ _show/id_[A-Za-z0-9=]{17}.*’’ or ‘‘.*api\\. (mobile|3g)\\.youku\\.com/videos/[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9]{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6841144C"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5413E5">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3D096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3D096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3D096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3D096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3D096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3D0964"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3D0964"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FFE2805"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446287">
        <w:fldChar w:fldCharType="begin"/>
      </w:r>
      <w:r w:rsidR="00446287">
        <w:instrText xml:space="preserve"> ADDIN EN.CITE &lt;EndNote&gt;&lt;Cite&gt;&lt;Author&gt;Louail&lt;/Author&gt;&lt;Year&gt;2014&lt;/Year&gt;&lt;RecNum&gt;25&lt;/RecNum&gt;&lt;DisplayText&gt;[22]&lt;/DisplayText&gt;&lt;record&gt;&lt;rec-number&gt;25&lt;/rec-number&gt;&lt;foreign-keys&gt;&lt;key app="EN" db-id="vzedw2tf3ftax2exwf5x9d5sze00wxrerxad" timestamp="1488340330"&gt;25&lt;/key&gt;&lt;/foreign-keys&gt;&lt;ref-type name="Journal Article"&gt;17&lt;/ref-type&gt;&lt;contributors&gt;&lt;authors&gt;&lt;author&gt;Louail, Thomas&lt;/author&gt;&lt;author&gt;Lenormand, Maxime&lt;/author&gt;&lt;author&gt;Cantú, Oliva García&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arXiv preprint arXiv:1401.4540&lt;/secondary-title&gt;&lt;/titles&gt;&lt;periodical&gt;&lt;full-title&gt;arXiv preprint arXiv:1401.4540&lt;/full-title&gt;&lt;/periodical&gt;&lt;dates&gt;&lt;year&gt;2014&lt;/year&gt;&lt;/dates&gt;&lt;urls&gt;&lt;/urls&gt;&lt;/record&gt;&lt;/Cite&gt;&lt;/EndNote&gt;</w:instrText>
      </w:r>
      <w:r w:rsidR="00446287">
        <w:fldChar w:fldCharType="separate"/>
      </w:r>
      <w:r w:rsidR="00446287">
        <w:rPr>
          <w:noProof/>
        </w:rPr>
        <w:t>[22]</w:t>
      </w:r>
      <w:r w:rsidR="00446287">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3D0964"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3D0964"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3D0964"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3D096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3D096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3D096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3D096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3D096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3D0964"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3D0964"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rPr>
          <w:rFonts w:hint="eastAsia"/>
        </w:rPr>
      </w:pPr>
      <w:r>
        <w:t>本章</w:t>
      </w:r>
      <w:r>
        <w:rPr>
          <w:rFonts w:hint="eastAsia"/>
        </w:rPr>
        <w:t>小结</w:t>
      </w:r>
    </w:p>
    <w:p w14:paraId="753DF0FD" w14:textId="330F3544" w:rsidR="00CD79EF" w:rsidRDefault="00183849" w:rsidP="00E722D7">
      <w:pPr>
        <w:pStyle w:val="a3"/>
        <w:ind w:firstLine="420"/>
        <w:rPr>
          <w:rFonts w:hint="eastAsia"/>
        </w:rPr>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w:t>
      </w:r>
      <w:r w:rsidR="00D31DD5">
        <w:rPr>
          <w:rFonts w:hint="eastAsia"/>
        </w:rPr>
        <w:t>跨分析角度的行为特性比较</w:t>
      </w:r>
      <w:r w:rsidR="00D31DD5">
        <w:rPr>
          <w:rFonts w:hint="eastAsia"/>
        </w:rPr>
        <w:t>分析。</w:t>
      </w:r>
    </w:p>
    <w:p w14:paraId="51CEE162" w14:textId="41DBCAC1" w:rsidR="00A53F63" w:rsidRDefault="00117A15" w:rsidP="00CA0755">
      <w:pPr>
        <w:pStyle w:val="a3"/>
        <w:ind w:firstLine="420"/>
        <w:rPr>
          <w:rFonts w:hint="eastAsia"/>
        </w:rPr>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w:t>
      </w:r>
      <w:r w:rsidR="000C3444">
        <w:rPr>
          <w:rFonts w:hint="eastAsia"/>
        </w:rPr>
        <w:t>非必要</w:t>
      </w:r>
      <w:r w:rsidR="00F456C9">
        <w:rPr>
          <w:rFonts w:hint="eastAsia"/>
        </w:rPr>
        <w:t>的</w:t>
      </w:r>
      <w:r w:rsidR="00F456C9">
        <w:rPr>
          <w:rFonts w:hint="eastAsia"/>
        </w:rPr>
        <w:t>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w:t>
      </w:r>
      <w:r w:rsidR="001A5EE4">
        <w:rPr>
          <w:rFonts w:hint="eastAsia"/>
        </w:rPr>
        <w:t>更</w:t>
      </w:r>
      <w:r w:rsidR="001A5EE4">
        <w:rPr>
          <w:rFonts w:hint="eastAsia"/>
        </w:rPr>
        <w:t>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rPr>
          <w:rFonts w:hint="eastAsia"/>
        </w:rPr>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hint="eastAsia"/>
          <w:sz w:val="24"/>
        </w:rPr>
      </w:pPr>
      <w:r>
        <w:br w:type="page"/>
      </w:r>
      <w:bookmarkStart w:id="0" w:name="_GoBack"/>
      <w:bookmarkEnd w:id="0"/>
    </w:p>
    <w:p w14:paraId="0DCE05C3" w14:textId="2D069B28"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33BFC722" w14:textId="77777777" w:rsidR="002C4EA4" w:rsidRDefault="002C4EA4" w:rsidP="002C4EA4">
      <w:pPr>
        <w:pStyle w:val="-0"/>
        <w:spacing w:before="312" w:after="312"/>
      </w:pPr>
      <w:r>
        <w:rPr>
          <w:rFonts w:hint="eastAsia"/>
        </w:rPr>
        <w:t>概述</w:t>
      </w:r>
    </w:p>
    <w:p w14:paraId="186622EA" w14:textId="77777777" w:rsidR="006C14D2" w:rsidRDefault="006C14D2" w:rsidP="006C14D2">
      <w:pPr>
        <w:pStyle w:val="a3"/>
      </w:pPr>
      <w:r>
        <w:rPr>
          <w:rFonts w:hint="eastAsia"/>
        </w:rPr>
        <w:t>绪论及每一章开头，一定要说清楚跟已有研究不一样的地方。</w:t>
      </w:r>
    </w:p>
    <w:p w14:paraId="215634AA" w14:textId="77777777" w:rsidR="006C14D2" w:rsidRDefault="006C14D2" w:rsidP="006C14D2">
      <w:pPr>
        <w:pStyle w:val="a3"/>
      </w:pPr>
      <w:r>
        <w:rPr>
          <w:rFonts w:hint="eastAsia"/>
        </w:rPr>
        <w:t>意义、创新点</w:t>
      </w:r>
    </w:p>
    <w:p w14:paraId="7FB0F087" w14:textId="77777777" w:rsidR="00537DCA" w:rsidRDefault="00537DCA" w:rsidP="006C14D2">
      <w:pPr>
        <w:pStyle w:val="a3"/>
      </w:pPr>
    </w:p>
    <w:p w14:paraId="50DD8367" w14:textId="77777777" w:rsidR="001A61AF" w:rsidRDefault="001A61AF" w:rsidP="006C14D2">
      <w:pPr>
        <w:pStyle w:val="a3"/>
      </w:pPr>
    </w:p>
    <w:p w14:paraId="06C3177F" w14:textId="53EC1AAE" w:rsidR="00A56FBF" w:rsidRDefault="00A56FBF" w:rsidP="006C14D2">
      <w:pPr>
        <w:pStyle w:val="a3"/>
      </w:pPr>
      <w:r>
        <w:t>用户喜好分析重要性：</w:t>
      </w:r>
      <w:r>
        <w:rPr>
          <w:rFonts w:hint="eastAsia"/>
        </w:rPr>
        <w:t>业务</w:t>
      </w:r>
      <w:r>
        <w:t>、推荐、</w:t>
      </w:r>
      <w:r>
        <w:rPr>
          <w:rFonts w:hint="eastAsia"/>
        </w:rPr>
        <w:t>广告</w:t>
      </w:r>
      <w:r>
        <w:t>盈利</w:t>
      </w:r>
    </w:p>
    <w:p w14:paraId="23C876A8" w14:textId="77777777" w:rsidR="00A56FBF" w:rsidRDefault="00A56FBF" w:rsidP="006C14D2">
      <w:pPr>
        <w:pStyle w:val="a3"/>
      </w:pPr>
    </w:p>
    <w:p w14:paraId="5C7CBEA8" w14:textId="3D31248C" w:rsidR="00A56FBF" w:rsidRDefault="00A56FBF" w:rsidP="006C14D2">
      <w:pPr>
        <w:pStyle w:val="a3"/>
      </w:pPr>
      <w:r>
        <w:rPr>
          <w:rFonts w:hint="eastAsia"/>
        </w:rPr>
        <w:t>综合性</w:t>
      </w:r>
      <w:r>
        <w:t>视频业务</w:t>
      </w:r>
    </w:p>
    <w:p w14:paraId="3186B355" w14:textId="77777777" w:rsidR="00A56FBF" w:rsidRDefault="00A56FBF" w:rsidP="006C14D2">
      <w:pPr>
        <w:pStyle w:val="a3"/>
      </w:pPr>
    </w:p>
    <w:p w14:paraId="056908C1" w14:textId="77777777" w:rsidR="00A56FBF" w:rsidRDefault="00A56FBF" w:rsidP="006C14D2">
      <w:pPr>
        <w:pStyle w:val="a3"/>
      </w:pPr>
    </w:p>
    <w:p w14:paraId="29818EA2" w14:textId="77777777" w:rsidR="00A56FBF" w:rsidRDefault="00A56FBF" w:rsidP="006C14D2">
      <w:pPr>
        <w:pStyle w:val="a3"/>
      </w:pPr>
    </w:p>
    <w:p w14:paraId="5D06D6BD" w14:textId="565BA3DB" w:rsidR="001A61AF" w:rsidRDefault="001A61AF" w:rsidP="006C14D2">
      <w:pPr>
        <w:pStyle w:val="a3"/>
      </w:pPr>
      <w:r>
        <w:t>网络视频业务</w:t>
      </w:r>
      <w:r>
        <w:rPr>
          <w:rFonts w:hint="eastAsia"/>
        </w:rPr>
        <w:t>往往</w:t>
      </w:r>
      <w:r>
        <w:t>产生大量的网络流量并占据大量的网络带宽</w:t>
      </w:r>
    </w:p>
    <w:p w14:paraId="6A690612" w14:textId="77777777" w:rsidR="001A61AF" w:rsidRDefault="001A61AF" w:rsidP="006C14D2">
      <w:pPr>
        <w:pStyle w:val="a3"/>
      </w:pPr>
    </w:p>
    <w:p w14:paraId="67BCCD58" w14:textId="511E970A" w:rsidR="00046DA7" w:rsidRDefault="00046DA7" w:rsidP="00046DA7">
      <w:pPr>
        <w:pStyle w:val="a3"/>
      </w:pPr>
      <w:r>
        <w:t xml:space="preserve">Youku (www.youku.com) is a lead- ing online video service in China, with around 500 million monthly active users and around 800 million daily video views [1508-4]. </w:t>
      </w:r>
    </w:p>
    <w:p w14:paraId="6E9EEA74" w14:textId="77777777" w:rsidR="00137580" w:rsidRDefault="00137580" w:rsidP="006C14D2">
      <w:pPr>
        <w:pStyle w:val="a3"/>
      </w:pPr>
    </w:p>
    <w:p w14:paraId="61956132" w14:textId="3ABE9B26" w:rsidR="00137580" w:rsidRDefault="00137580" w:rsidP="006C14D2">
      <w:pPr>
        <w:pStyle w:val="a3"/>
      </w:pPr>
      <w:r>
        <w:t>Unlike the traditional single-type video services (e.g. YouTube and Netflix), Youku offers a comprehensive type of service, providing both UGC (User Generated Content) and copyrighted VoD (Video on Demand) videos at the same time, to give the users more choices in video categories.</w:t>
      </w:r>
    </w:p>
    <w:p w14:paraId="3D52CE6E" w14:textId="77777777" w:rsidR="00137580" w:rsidRDefault="00137580" w:rsidP="006C14D2">
      <w:pPr>
        <w:pStyle w:val="a3"/>
      </w:pPr>
    </w:p>
    <w:p w14:paraId="2A9BBF7B" w14:textId="77777777" w:rsidR="000E674C" w:rsidRDefault="000E674C" w:rsidP="000E674C">
      <w:pPr>
        <w:pStyle w:val="a3"/>
      </w:pPr>
      <w:r>
        <w:t>Nowadays, more and more video portals have upgraded their service to a comprehensive one-stop solution, providing UGC, VoD and Live streaming at the same time.</w:t>
      </w:r>
    </w:p>
    <w:p w14:paraId="0E39862D" w14:textId="77777777" w:rsidR="007E1815" w:rsidRDefault="007E1815" w:rsidP="000E674C">
      <w:pPr>
        <w:pStyle w:val="a3"/>
      </w:pPr>
    </w:p>
    <w:p w14:paraId="32F2231B" w14:textId="77777777" w:rsidR="007E1815" w:rsidRDefault="007E1815" w:rsidP="007E1815">
      <w:pPr>
        <w:pStyle w:val="a3"/>
      </w:pPr>
      <w:r>
        <w:t>This one-stop solution offers much more video categories to users and attracts users with various of interests, thus effects the usage of the service.</w:t>
      </w:r>
    </w:p>
    <w:p w14:paraId="3B89A56B" w14:textId="77777777" w:rsidR="000E674C" w:rsidRDefault="000E674C" w:rsidP="006C14D2">
      <w:pPr>
        <w:pStyle w:val="a3"/>
      </w:pPr>
    </w:p>
    <w:p w14:paraId="340DA1B5" w14:textId="77777777" w:rsidR="000E674C" w:rsidRDefault="000E674C" w:rsidP="006C14D2">
      <w:pPr>
        <w:pStyle w:val="a3"/>
      </w:pPr>
    </w:p>
    <w:p w14:paraId="57CAC46C" w14:textId="77777777" w:rsidR="00537DCA" w:rsidRDefault="00537DCA" w:rsidP="00537DCA">
      <w:pPr>
        <w:pStyle w:val="a3"/>
      </w:pPr>
      <w:r>
        <w:t xml:space="preserve">In the past, most of the online video portals provide only one type of service: either </w:t>
      </w:r>
      <w:r>
        <w:lastRenderedPageBreak/>
        <w:t>UGC (User Generated Content) such as YouTube, or VoD (Video on Demand) such as Netflix.</w:t>
      </w:r>
    </w:p>
    <w:p w14:paraId="18DE5461" w14:textId="77777777" w:rsidR="00537DCA" w:rsidRDefault="00537DCA" w:rsidP="00537DCA">
      <w:pPr>
        <w:pStyle w:val="a3"/>
      </w:pPr>
      <w:r>
        <w:t>With the rapid growth of online video service, comprehensive online video service emerges and becomes more and more popular, to meet the various interests of users.</w:t>
      </w:r>
    </w:p>
    <w:p w14:paraId="2457CB5B" w14:textId="77777777" w:rsidR="00537DCA" w:rsidRDefault="00537DCA" w:rsidP="00537DCA">
      <w:pPr>
        <w:pStyle w:val="a3"/>
      </w:pPr>
      <w:r>
        <w:t>This kind of video service uses the similar HTTP video delivery technology as YouTube or Netflix, but provides multiple types of video services including UGC, VoD, Live streaming and etc.</w:t>
      </w:r>
    </w:p>
    <w:p w14:paraId="57212BC9" w14:textId="77777777" w:rsidR="00537DCA" w:rsidRDefault="00537DCA" w:rsidP="00537DCA">
      <w:pPr>
        <w:pStyle w:val="a3"/>
      </w:pPr>
      <w:r>
        <w:t>Users can upload and share videos, follow the latest TV episodes, or watch live news broadcast using just one comprehensive online video service.</w:t>
      </w:r>
    </w:p>
    <w:p w14:paraId="2E99B408" w14:textId="77777777" w:rsidR="00537DCA" w:rsidRDefault="00537DCA" w:rsidP="00537DCA">
      <w:pPr>
        <w:pStyle w:val="a3"/>
      </w:pPr>
      <w:r>
        <w:t>%Now more and more video service providers have switched their service from a single type to a comprehensive type.</w:t>
      </w:r>
    </w:p>
    <w:p w14:paraId="599C73F7" w14:textId="77777777" w:rsidR="00537DCA" w:rsidRDefault="00537DCA" w:rsidP="00537DCA">
      <w:pPr>
        <w:pStyle w:val="a3"/>
      </w:pPr>
    </w:p>
    <w:p w14:paraId="5F85A68D" w14:textId="77777777" w:rsidR="008D4DA7" w:rsidRDefault="008D4DA7" w:rsidP="00537DCA">
      <w:pPr>
        <w:pStyle w:val="a3"/>
      </w:pPr>
    </w:p>
    <w:p w14:paraId="06ED3F13" w14:textId="77777777" w:rsidR="008D4DA7" w:rsidRDefault="008D4DA7" w:rsidP="008D4DA7">
      <w:pPr>
        <w:pStyle w:val="a3"/>
      </w:pPr>
    </w:p>
    <w:p w14:paraId="5699749F" w14:textId="77777777" w:rsidR="008D4DA7" w:rsidRDefault="008D4DA7" w:rsidP="008D4DA7">
      <w:pPr>
        <w:pStyle w:val="a3"/>
      </w:pPr>
      <w:r>
        <w:t>Our study is based on large-scale datasets containing 16 billion network traffic traces and long-term crawling data (over 1 month).</w:t>
      </w:r>
    </w:p>
    <w:p w14:paraId="25534791" w14:textId="77777777" w:rsidR="008D4DA7" w:rsidRDefault="008D4DA7" w:rsidP="00537DCA">
      <w:pPr>
        <w:pStyle w:val="a3"/>
      </w:pPr>
    </w:p>
    <w:p w14:paraId="209C9623" w14:textId="77777777" w:rsidR="005A2A9C" w:rsidRDefault="005A2A9C" w:rsidP="005A2A9C">
      <w:pPr>
        <w:pStyle w:val="a3"/>
      </w:pPr>
      <w:r>
        <w:t>In this paper, we characterize the usage of a leading comprehensive online video service in mobile network in China, Youku.</w:t>
      </w:r>
    </w:p>
    <w:p w14:paraId="323877FC" w14:textId="77777777" w:rsidR="005A2A9C" w:rsidRDefault="005A2A9C" w:rsidP="005A2A9C">
      <w:pPr>
        <w:pStyle w:val="a3"/>
      </w:pPr>
      <w:r>
        <w:t>Our study is based on around 16 billion traffic traces and over 1 month long crawled video meta-data.</w:t>
      </w:r>
    </w:p>
    <w:p w14:paraId="3B5FCC06" w14:textId="77777777" w:rsidR="005A2A9C" w:rsidRDefault="005A2A9C" w:rsidP="005A2A9C">
      <w:pPr>
        <w:pStyle w:val="a3"/>
      </w:pPr>
      <w:r>
        <w:t>The traffic traces are collected by a major mobile network operator in a northeast province in China.</w:t>
      </w:r>
    </w:p>
    <w:p w14:paraId="6522D4F9" w14:textId="77777777" w:rsidR="005A2A9C" w:rsidRDefault="005A2A9C" w:rsidP="005A2A9C">
      <w:pPr>
        <w:pStyle w:val="a3"/>
      </w:pPr>
      <w:r>
        <w:t>The video meta-data are retrieved by our web crawler from the website of Youku.</w:t>
      </w:r>
    </w:p>
    <w:p w14:paraId="045149A6" w14:textId="77777777" w:rsidR="005A2A9C" w:rsidRDefault="005A2A9C" w:rsidP="005A2A9C">
      <w:pPr>
        <w:pStyle w:val="a3"/>
      </w:pPr>
      <w:r>
        <w:t>With these data we provide a detailed and in-depth analysis work on how Youku service is utilized by the mobile users.</w:t>
      </w:r>
    </w:p>
    <w:p w14:paraId="3D831C14" w14:textId="77777777" w:rsidR="005A2A9C" w:rsidRDefault="005A2A9C" w:rsidP="005A2A9C">
      <w:pPr>
        <w:pStyle w:val="a3"/>
      </w:pPr>
      <w:r>
        <w:t xml:space="preserve">%analyze Youku video requests in the traffic traces and the long-term crawled data </w:t>
      </w:r>
    </w:p>
    <w:p w14:paraId="69D8FCA3" w14:textId="77777777" w:rsidR="005A2A9C" w:rsidRDefault="005A2A9C" w:rsidP="005A2A9C">
      <w:pPr>
        <w:pStyle w:val="a3"/>
      </w:pPr>
      <w:r>
        <w:t>To the best of our knowledge, this is the first large-scale study of characterizing comprehensive online video service in mobile network.</w:t>
      </w:r>
    </w:p>
    <w:p w14:paraId="420869AC" w14:textId="77777777" w:rsidR="00537DCA" w:rsidRDefault="00537DCA" w:rsidP="006C14D2">
      <w:pPr>
        <w:pStyle w:val="a3"/>
      </w:pPr>
    </w:p>
    <w:p w14:paraId="26711D98" w14:textId="77777777" w:rsidR="006C14D2" w:rsidRDefault="006C14D2" w:rsidP="006C14D2">
      <w:pPr>
        <w:pStyle w:val="a3"/>
      </w:pPr>
    </w:p>
    <w:p w14:paraId="17A413F9" w14:textId="77777777" w:rsidR="00465D0B" w:rsidRDefault="00465D0B" w:rsidP="006C14D2">
      <w:pPr>
        <w:pStyle w:val="a3"/>
      </w:pPr>
    </w:p>
    <w:p w14:paraId="0C9EF354" w14:textId="77777777" w:rsidR="00465D0B" w:rsidRDefault="00465D0B" w:rsidP="006C14D2">
      <w:pPr>
        <w:pStyle w:val="a3"/>
      </w:pPr>
    </w:p>
    <w:p w14:paraId="48E99603" w14:textId="090D0A3D" w:rsidR="00465D0B" w:rsidRDefault="00465D0B" w:rsidP="00465D0B">
      <w:pPr>
        <w:pStyle w:val="a3"/>
        <w:numPr>
          <w:ilvl w:val="0"/>
          <w:numId w:val="2"/>
        </w:numPr>
      </w:pPr>
      <w:r>
        <w:t>新颖的研究对象。我们关注于综合性的网络视频业务中用户的喜好特性。</w:t>
      </w:r>
    </w:p>
    <w:p w14:paraId="0532A0FB" w14:textId="77777777" w:rsidR="00465D0B" w:rsidRDefault="00465D0B" w:rsidP="00465D0B">
      <w:pPr>
        <w:pStyle w:val="a3"/>
      </w:pPr>
    </w:p>
    <w:p w14:paraId="5ECC8323" w14:textId="4CF57990" w:rsidR="00D67EF1" w:rsidRDefault="00D67EF1" w:rsidP="00D67EF1">
      <w:pPr>
        <w:pStyle w:val="a3"/>
      </w:pPr>
      <w:r>
        <w:t>尚属首次</w:t>
      </w:r>
      <w:r>
        <w:t>In this paper we present the first characterization work in mobile network on a leading comprehensive online video service in China, Youku.</w:t>
      </w:r>
    </w:p>
    <w:p w14:paraId="08BE6D4F" w14:textId="77777777" w:rsidR="00D67EF1" w:rsidRDefault="00D67EF1" w:rsidP="00465D0B">
      <w:pPr>
        <w:pStyle w:val="a3"/>
      </w:pPr>
    </w:p>
    <w:p w14:paraId="0C74256D" w14:textId="77777777" w:rsidR="00D67EF1" w:rsidRDefault="00D67EF1" w:rsidP="00465D0B">
      <w:pPr>
        <w:pStyle w:val="a3"/>
      </w:pPr>
    </w:p>
    <w:p w14:paraId="612D126F" w14:textId="04469E42" w:rsidR="00465D0B" w:rsidRDefault="008F488E" w:rsidP="00465D0B">
      <w:pPr>
        <w:pStyle w:val="a3"/>
      </w:pPr>
      <w:r w:rsidRPr="00F8276F">
        <w:t>It complements the previous studies on video services with small-scale, wired network access or single-type (UGC or VoD only) datasets.</w:t>
      </w:r>
    </w:p>
    <w:p w14:paraId="70E0A7AD" w14:textId="77777777" w:rsidR="005E2615" w:rsidRDefault="005E2615" w:rsidP="00465D0B">
      <w:pPr>
        <w:pStyle w:val="a3"/>
      </w:pPr>
    </w:p>
    <w:p w14:paraId="664099D1" w14:textId="5759C363" w:rsidR="003E65D9" w:rsidRDefault="003E65D9" w:rsidP="00465D0B">
      <w:pPr>
        <w:pStyle w:val="a3"/>
      </w:pPr>
      <w:r>
        <w:t>It complements previous studies on wired Internet access and single type video service, utilizing small scale datasets.</w:t>
      </w:r>
    </w:p>
    <w:p w14:paraId="29A98C5A" w14:textId="77777777" w:rsidR="003E65D9" w:rsidRDefault="003E65D9" w:rsidP="00465D0B">
      <w:pPr>
        <w:pStyle w:val="a3"/>
      </w:pPr>
    </w:p>
    <w:p w14:paraId="758D89F6" w14:textId="77777777" w:rsidR="005E2615" w:rsidRDefault="005E2615" w:rsidP="00465D0B">
      <w:pPr>
        <w:pStyle w:val="a3"/>
      </w:pPr>
    </w:p>
    <w:p w14:paraId="51F294C8" w14:textId="6242A494" w:rsidR="005E2615" w:rsidRDefault="005E2615" w:rsidP="00465D0B">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p>
    <w:p w14:paraId="31B0BF7F" w14:textId="77777777" w:rsidR="005E2615" w:rsidRDefault="005E2615" w:rsidP="00465D0B">
      <w:pPr>
        <w:pStyle w:val="a3"/>
      </w:pPr>
    </w:p>
    <w:p w14:paraId="4ED29271" w14:textId="77777777" w:rsidR="00A65435" w:rsidRDefault="00A65435" w:rsidP="00465D0B">
      <w:pPr>
        <w:pStyle w:val="a3"/>
      </w:pPr>
    </w:p>
    <w:p w14:paraId="7F48D9C8" w14:textId="77777777" w:rsidR="00A65435" w:rsidRDefault="00A65435" w:rsidP="00465D0B">
      <w:pPr>
        <w:pStyle w:val="a3"/>
      </w:pPr>
    </w:p>
    <w:p w14:paraId="447C70B8" w14:textId="4B052154" w:rsidR="00A65435" w:rsidRDefault="00A65435" w:rsidP="00A65435">
      <w:pPr>
        <w:pStyle w:val="a3"/>
      </w:pPr>
      <w:r>
        <w:t>尤其是，</w:t>
      </w:r>
      <w:r>
        <w:t>(ii) We demonstrate a small-world phenomenon in the user network by studying the relationship between users.</w:t>
      </w:r>
    </w:p>
    <w:p w14:paraId="74FD0D9F" w14:textId="77777777" w:rsidR="00A65435" w:rsidRDefault="00A65435" w:rsidP="00A65435">
      <w:pPr>
        <w:pStyle w:val="a3"/>
      </w:pPr>
      <w:r>
        <w:t>%Second, we study the relationship between users and find a small-world phenomenon in the user network.</w:t>
      </w:r>
    </w:p>
    <w:p w14:paraId="28D7BA9B" w14:textId="77777777" w:rsidR="00A65435" w:rsidRDefault="00A65435" w:rsidP="00465D0B">
      <w:pPr>
        <w:pStyle w:val="a3"/>
      </w:pPr>
    </w:p>
    <w:p w14:paraId="75F11243" w14:textId="77777777" w:rsidR="007400FE" w:rsidRDefault="007400FE" w:rsidP="007400FE">
      <w:pPr>
        <w:pStyle w:val="a3"/>
      </w:pPr>
      <w:r>
        <w:t>We demonstrate the strong correlations between users, which is reflected by the small-world phenomenon.</w:t>
      </w:r>
    </w:p>
    <w:p w14:paraId="3C569657" w14:textId="77777777" w:rsidR="007400FE" w:rsidRDefault="007400FE" w:rsidP="007400FE">
      <w:pPr>
        <w:pStyle w:val="a3"/>
      </w:pPr>
      <w:r>
        <w:t>%so that they form a small-world network.</w:t>
      </w:r>
    </w:p>
    <w:p w14:paraId="771E83FA" w14:textId="77777777" w:rsidR="00A65435" w:rsidRPr="007400FE" w:rsidRDefault="00A65435" w:rsidP="00465D0B">
      <w:pPr>
        <w:pStyle w:val="a3"/>
      </w:pPr>
    </w:p>
    <w:p w14:paraId="68BA0C72" w14:textId="77777777" w:rsidR="00A65435" w:rsidRDefault="00A65435" w:rsidP="00465D0B">
      <w:pPr>
        <w:pStyle w:val="a3"/>
      </w:pPr>
    </w:p>
    <w:p w14:paraId="64AF3D08" w14:textId="77777777" w:rsidR="005E2615" w:rsidRPr="006C14D2" w:rsidRDefault="005E2615" w:rsidP="00465D0B">
      <w:pPr>
        <w:pStyle w:val="a3"/>
      </w:pPr>
    </w:p>
    <w:p w14:paraId="5F472D28" w14:textId="77777777" w:rsidR="002C4EA4" w:rsidRDefault="002C4EA4" w:rsidP="002C4EA4">
      <w:pPr>
        <w:pStyle w:val="-0"/>
        <w:spacing w:before="312" w:after="312"/>
      </w:pPr>
      <w:r>
        <w:rPr>
          <w:rFonts w:hint="eastAsia"/>
        </w:rPr>
        <w:t>研究现状</w:t>
      </w:r>
    </w:p>
    <w:p w14:paraId="489C2E26" w14:textId="77777777" w:rsidR="002C4EA4" w:rsidRDefault="002C4EA4" w:rsidP="002C4EA4">
      <w:pPr>
        <w:pStyle w:val="a3"/>
        <w:ind w:left="420"/>
      </w:pPr>
      <w:r>
        <w:t>R</w:t>
      </w:r>
      <w:r>
        <w:rPr>
          <w:rFonts w:hint="eastAsia"/>
        </w:rPr>
        <w:t>elated work</w:t>
      </w:r>
    </w:p>
    <w:p w14:paraId="2AE9AE16" w14:textId="77777777" w:rsidR="00EE0996" w:rsidRDefault="00EE0996" w:rsidP="002C4EA4">
      <w:pPr>
        <w:pStyle w:val="a3"/>
        <w:ind w:left="420"/>
      </w:pPr>
    </w:p>
    <w:p w14:paraId="5A9B0F8A" w14:textId="77777777" w:rsidR="00EE0996" w:rsidRPr="00651FFC" w:rsidRDefault="00EE0996" w:rsidP="00EE0996">
      <w:pPr>
        <w:pStyle w:val="a3"/>
      </w:pPr>
      <w:r w:rsidRPr="00651FFC">
        <w:t>Abhari et al. [5] investi- gated the data crawled from YouTube website in five months, and analyzed the popularity distribution and access pattern.</w:t>
      </w:r>
    </w:p>
    <w:p w14:paraId="09B01606" w14:textId="77777777" w:rsidR="00EE0996" w:rsidRDefault="00EE0996" w:rsidP="002C4EA4">
      <w:pPr>
        <w:pStyle w:val="a3"/>
        <w:ind w:left="420"/>
      </w:pPr>
    </w:p>
    <w:p w14:paraId="4349A571" w14:textId="780B629E" w:rsidR="00EE0996" w:rsidRDefault="00EE0996" w:rsidP="00EE0996">
      <w:pPr>
        <w:pStyle w:val="a3"/>
      </w:pPr>
      <w:r>
        <w:t>C</w:t>
      </w:r>
      <w:r>
        <w:rPr>
          <w:rFonts w:hint="eastAsia"/>
        </w:rPr>
        <w:t>heng</w:t>
      </w:r>
    </w:p>
    <w:p w14:paraId="6AC11AA8" w14:textId="77777777" w:rsidR="00290551" w:rsidRDefault="00290551" w:rsidP="00EE0996">
      <w:pPr>
        <w:pStyle w:val="a3"/>
      </w:pPr>
    </w:p>
    <w:p w14:paraId="0D2893EC" w14:textId="77777777" w:rsidR="00290551" w:rsidRDefault="00290551" w:rsidP="00EE0996">
      <w:pPr>
        <w:pStyle w:val="a3"/>
      </w:pPr>
    </w:p>
    <w:p w14:paraId="1684697F" w14:textId="77777777" w:rsidR="00290551" w:rsidRDefault="00290551" w:rsidP="00290551">
      <w:pPr>
        <w:pStyle w:val="a3"/>
      </w:pPr>
      <w:r>
        <w:t>In \cite[abhari2010workload} and \cite[cheng2013understanding}, authors performed long-term data crawling from the YouTube website, and analyzed the video properties, popularity distribution and access pattern of the service.</w:t>
      </w:r>
    </w:p>
    <w:p w14:paraId="68BF85FF" w14:textId="77777777" w:rsidR="00290551" w:rsidRDefault="00290551" w:rsidP="00EE0996">
      <w:pPr>
        <w:pStyle w:val="a3"/>
      </w:pPr>
    </w:p>
    <w:p w14:paraId="4356D440" w14:textId="77777777" w:rsidR="004F5380" w:rsidRDefault="004F5380" w:rsidP="00EE0996">
      <w:pPr>
        <w:pStyle w:val="a3"/>
      </w:pPr>
    </w:p>
    <w:p w14:paraId="6D6B7C7D" w14:textId="0A779911" w:rsidR="004F5380" w:rsidRDefault="004F5380" w:rsidP="004F5380">
      <w:pPr>
        <w:pStyle w:val="a3"/>
      </w:pPr>
      <w:r>
        <w:t>Abdesslem \textit[et al.</w:t>
      </w:r>
      <w:r w:rsidR="00732B57">
        <w:t>]</w:t>
      </w:r>
      <w:r>
        <w:t xml:space="preserve"> collected YouTube requests from a nationwide cellular network, and analyzed the user activity, video properties and content popularity \cite[ben2014large].</w:t>
      </w:r>
    </w:p>
    <w:p w14:paraId="2937CD4F" w14:textId="77777777" w:rsidR="00732B57" w:rsidRDefault="00732B57" w:rsidP="004F5380">
      <w:pPr>
        <w:pStyle w:val="a3"/>
      </w:pPr>
    </w:p>
    <w:p w14:paraId="5CCC2903" w14:textId="58D4AFFF" w:rsidR="00732B57" w:rsidRDefault="00732B57" w:rsidP="004F5380">
      <w:pPr>
        <w:pStyle w:val="a3"/>
      </w:pPr>
      <w:r w:rsidRPr="00732B57">
        <w:t>Abdesslem et al. [7] collected YouTube video requests from a European cellular network, and characterized the user activity, video popularity, video property and request trend of YouTube service.</w:t>
      </w:r>
    </w:p>
    <w:p w14:paraId="75197A08" w14:textId="77777777" w:rsidR="004F5380" w:rsidRDefault="004F5380" w:rsidP="00EE0996">
      <w:pPr>
        <w:pStyle w:val="a3"/>
      </w:pPr>
    </w:p>
    <w:p w14:paraId="5EB00310" w14:textId="77777777" w:rsidR="008531B3" w:rsidRDefault="008531B3" w:rsidP="00EE0996">
      <w:pPr>
        <w:pStyle w:val="a3"/>
      </w:pPr>
    </w:p>
    <w:p w14:paraId="3E024D58" w14:textId="77777777" w:rsidR="008531B3" w:rsidRDefault="008531B3" w:rsidP="008531B3">
      <w:pPr>
        <w:pStyle w:val="a3"/>
      </w:pPr>
      <w:r>
        <w:t>Abhari \textit[et al.} \cite[abhari2010workload} investigated the data crawled from YouTube website in five months, and analyzed the popularity distribution and access pattern.</w:t>
      </w:r>
    </w:p>
    <w:p w14:paraId="795E0055" w14:textId="77777777" w:rsidR="008531B3" w:rsidRDefault="008531B3" w:rsidP="008531B3">
      <w:pPr>
        <w:pStyle w:val="a3"/>
      </w:pPr>
      <w:r>
        <w:t xml:space="preserve">Cheng \textit[et al.} \cite[cheng2013understanding} performed a long-term crawling and studied the length, access pattern, active life span, growth trend and social networking of YouTube. </w:t>
      </w:r>
    </w:p>
    <w:p w14:paraId="263FB524" w14:textId="77777777" w:rsidR="008531B3" w:rsidRDefault="008531B3" w:rsidP="008531B3">
      <w:pPr>
        <w:pStyle w:val="a3"/>
      </w:pPr>
      <w:r>
        <w:t>Our study complements these existing works by analyzing the comprehensive type video service, based on a large-scale dataset collected in mobile network.</w:t>
      </w:r>
    </w:p>
    <w:p w14:paraId="21726E68" w14:textId="77777777" w:rsidR="008531B3" w:rsidRDefault="008531B3" w:rsidP="00EE0996">
      <w:pPr>
        <w:pStyle w:val="a3"/>
      </w:pPr>
    </w:p>
    <w:p w14:paraId="7514EE15" w14:textId="77777777" w:rsidR="008531B3" w:rsidRPr="008531B3" w:rsidRDefault="008531B3" w:rsidP="00EE0996">
      <w:pPr>
        <w:pStyle w:val="a3"/>
      </w:pPr>
    </w:p>
    <w:p w14:paraId="623AE6C0" w14:textId="77777777" w:rsidR="00E44745" w:rsidRDefault="00E44745" w:rsidP="00EE0996">
      <w:pPr>
        <w:pStyle w:val="a3"/>
      </w:pPr>
    </w:p>
    <w:p w14:paraId="08B33130" w14:textId="77777777" w:rsidR="00E44745" w:rsidRDefault="00E44745" w:rsidP="00EE0996">
      <w:pPr>
        <w:pStyle w:val="a3"/>
      </w:pPr>
    </w:p>
    <w:p w14:paraId="1708AE30" w14:textId="77777777" w:rsidR="00E44745" w:rsidRDefault="00E44745" w:rsidP="00E44745">
      <w:pPr>
        <w:pStyle w:val="a3"/>
      </w:pPr>
      <w:r>
        <w:t xml:space="preserve">And providing a detailed mobile video traffic characterization based on Youku, which </w:t>
      </w:r>
      <w:r>
        <w:lastRenderedPageBreak/>
        <w:t>provides multiple videos service by one-stop solution, including UGC, VoD, live streaming and so on.</w:t>
      </w:r>
    </w:p>
    <w:p w14:paraId="5D72C551" w14:textId="77777777" w:rsidR="00E44745" w:rsidRDefault="00E44745" w:rsidP="00EE0996">
      <w:pPr>
        <w:pStyle w:val="a3"/>
      </w:pPr>
    </w:p>
    <w:p w14:paraId="156C6633" w14:textId="77777777" w:rsidR="005C093B" w:rsidRDefault="005C093B" w:rsidP="00EE0996">
      <w:pPr>
        <w:pStyle w:val="a3"/>
      </w:pPr>
    </w:p>
    <w:p w14:paraId="6B217811" w14:textId="77777777" w:rsidR="005C093B" w:rsidRDefault="005C093B" w:rsidP="005C093B">
      <w:pPr>
        <w:pStyle w:val="a3"/>
      </w:pPr>
      <w:r>
        <w:t>Compared with their work, our study focuses on a comprehensive online video service instead of the UGC-only service.</w:t>
      </w:r>
    </w:p>
    <w:p w14:paraId="7E080CFF" w14:textId="77777777" w:rsidR="005C093B" w:rsidRDefault="005C093B" w:rsidP="005C093B">
      <w:pPr>
        <w:pStyle w:val="a3"/>
      </w:pPr>
      <w:r>
        <w:t>We also perform initial analysis in many new facets, such as user behavior in the spacial dimension, small-world phenomenon in user network and growth patterns for new published videos.</w:t>
      </w:r>
    </w:p>
    <w:p w14:paraId="7A996E18" w14:textId="77777777" w:rsidR="005C093B" w:rsidRDefault="005C093B" w:rsidP="00EE0996">
      <w:pPr>
        <w:pStyle w:val="a3"/>
      </w:pPr>
    </w:p>
    <w:p w14:paraId="5E28F37E" w14:textId="77777777" w:rsidR="007117DE" w:rsidRPr="006376B6" w:rsidRDefault="007117DE" w:rsidP="007117DE">
      <w:pPr>
        <w:pStyle w:val="a3"/>
      </w:pPr>
      <w:r w:rsidRPr="006376B6">
        <w:t>In addition, Youku, the analysis target of our work, provides a comprehensive type of video service, which is different from the traditional UGC-only or VoD-only video services analyzed in the previous works.</w:t>
      </w:r>
    </w:p>
    <w:p w14:paraId="641204EF" w14:textId="77777777" w:rsidR="007117DE" w:rsidRDefault="007117DE" w:rsidP="007117DE">
      <w:pPr>
        <w:pStyle w:val="a3"/>
      </w:pPr>
    </w:p>
    <w:p w14:paraId="67C07A83" w14:textId="77777777" w:rsidR="007117DE" w:rsidRDefault="007117DE" w:rsidP="00EE0996">
      <w:pPr>
        <w:pStyle w:val="a3"/>
      </w:pPr>
    </w:p>
    <w:p w14:paraId="042E6F69" w14:textId="77777777" w:rsidR="003E3182" w:rsidRDefault="003E3182" w:rsidP="00EE0996">
      <w:pPr>
        <w:pStyle w:val="a3"/>
      </w:pPr>
    </w:p>
    <w:p w14:paraId="0474BB0E" w14:textId="003588EB" w:rsidR="003E3182" w:rsidRDefault="00C160B3" w:rsidP="00EE0996">
      <w:pPr>
        <w:pStyle w:val="a3"/>
      </w:pPr>
      <w:r>
        <w:rPr>
          <w:rFonts w:hint="eastAsia"/>
        </w:rPr>
        <w:t>【</w:t>
      </w:r>
      <w:r w:rsidR="003E3182">
        <w:rPr>
          <w:rFonts w:hint="eastAsia"/>
        </w:rPr>
        <w:t>1508</w:t>
      </w:r>
      <w:r>
        <w:rPr>
          <w:rFonts w:hint="eastAsia"/>
        </w:rPr>
        <w:t>】</w:t>
      </w:r>
    </w:p>
    <w:p w14:paraId="34729C3A" w14:textId="4797AF4A" w:rsidR="003E3182" w:rsidRDefault="003E3182" w:rsidP="00EE0996">
      <w:pPr>
        <w:pStyle w:val="a3"/>
      </w:pPr>
      <w:r w:rsidRPr="003E3182">
        <w:t xml:space="preserve">Mislove et al. [11] studied four online social networking sites (Flickr, YouTube, LiveJournal and Orkut), and confirmed the power-law, small-world and scale-free properties of online social networks. Wilson et al. [12] crawled data from Face- book and analyzed whether social links were valid indicators of user interactions. They built friendship graph based on wall posts and photo comments, and found that Facebook users tend to interact mostly with only a small subset of their friends, while often having no interaction with up to half of their friends. Kwak et al. [13] crawled large-scale user profiles from Twitter and built the following graph of users. They studied the distribution of followers/followees, and analyzed how the number of followers or followees affected the number of tweets. They also revealed the power of user following graph in information spreading on the news media level. Benevenuto 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w:t>
      </w:r>
      <w:r w:rsidRPr="003E3182">
        <w:lastRenderedPageBreak/>
        <w:t>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reflect the relations of the video preferences of different users.</w:t>
      </w:r>
    </w:p>
    <w:p w14:paraId="0D38CC80" w14:textId="77777777" w:rsidR="003E3182" w:rsidRDefault="003E3182" w:rsidP="00EE0996">
      <w:pPr>
        <w:pStyle w:val="a3"/>
      </w:pPr>
    </w:p>
    <w:p w14:paraId="5709F7C1" w14:textId="77777777" w:rsidR="003E3182" w:rsidRPr="007117DE" w:rsidRDefault="003E3182" w:rsidP="00EE0996">
      <w:pPr>
        <w:pStyle w:val="a3"/>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textbf{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t>These traces contain the URL of around 14 billion HTTP transactions, with time-stamp, anonymized user identifier, cell identifier (LAC-CI code) and user 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13}.*}}'' or ``\textit{\url{.*api\.(mobile|3g)\.youku\.com/videos/[A-Za-z0-9=]{13}/.*}}'', from those HTTP transactions.</w:t>
      </w:r>
    </w:p>
    <w:p w14:paraId="60F42619" w14:textId="77777777" w:rsidR="00186F5C" w:rsidRDefault="00186F5C" w:rsidP="00186F5C">
      <w:pPr>
        <w:pStyle w:val="a3"/>
      </w:pPr>
      <w:r>
        <w:t xml:space="preserve">Then, video ID, a distinct 13-digit identifier for each video, is extracted from each </w:t>
      </w:r>
      <w:r>
        <w:lastRenderedPageBreak/>
        <w:t>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t>%The first part is traffic traces collected by a major telecom operator at provincial 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textbf{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textbf{Long term crawled meta-data for a set of videos:}</w:t>
      </w:r>
    </w:p>
    <w:p w14:paraId="2E10BD78" w14:textId="77777777" w:rsidR="00186F5C" w:rsidRDefault="00186F5C" w:rsidP="00186F5C">
      <w:pPr>
        <w:pStyle w:val="a3"/>
      </w:pPr>
      <w:r>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473F79B0" w:rsidR="00186F5C" w:rsidRPr="00A532FA" w:rsidRDefault="00A532FA" w:rsidP="004B0759">
      <w:pPr>
        <w:pStyle w:val="a3"/>
      </w:pPr>
      <w:r w:rsidRPr="00A532FA">
        <w:t>Video Meta-data: Moreover, by sending the video ID to the open API [13] provided by Youku, we can collect the meta-data of the requested video, including the video category information. We developed a crawler in the Python language to automatically retrieve the meta-data for all the videos in our dataset. Since some videos had been deleted by the uploaders or blocked by Youku at the time of query, at last we successfully collected the meta-data for 31,541 videos.</w:t>
      </w: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lastRenderedPageBreak/>
        <w:t>用户</w:t>
      </w:r>
      <w:r w:rsidR="002C4EA4">
        <w:rPr>
          <w:rFonts w:hint="eastAsia"/>
        </w:rPr>
        <w:t>喜好特性</w:t>
      </w:r>
      <w:r w:rsidR="00C16C1C">
        <w:t>分析</w:t>
      </w:r>
    </w:p>
    <w:p w14:paraId="21DFF62D" w14:textId="291A88F1" w:rsidR="00FE47AA" w:rsidRDefault="00BE0A16" w:rsidP="000D15C6">
      <w:pPr>
        <w:pStyle w:val="-1"/>
        <w:spacing w:before="312" w:after="312"/>
      </w:pPr>
      <w:r>
        <w:t>用户</w:t>
      </w:r>
      <w:r w:rsidR="00FE47AA">
        <w:t>活跃</w:t>
      </w:r>
      <w:r w:rsidR="00420C03">
        <w:rPr>
          <w:rFonts w:hint="eastAsia"/>
        </w:rPr>
        <w:t>度</w:t>
      </w:r>
    </w:p>
    <w:p w14:paraId="4AF3DA08" w14:textId="77777777" w:rsidR="004E66F6" w:rsidRDefault="004E66F6" w:rsidP="004E66F6">
      <w:pPr>
        <w:pStyle w:val="a3"/>
      </w:pPr>
    </w:p>
    <w:p w14:paraId="080044F8" w14:textId="77777777" w:rsidR="004E66F6" w:rsidRDefault="004E66F6" w:rsidP="004E66F6">
      <w:pPr>
        <w:pStyle w:val="a3"/>
      </w:pPr>
    </w:p>
    <w:p w14:paraId="0D628C54" w14:textId="77777777" w:rsidR="004E66F6" w:rsidRDefault="004E66F6" w:rsidP="004E66F6">
      <w:pPr>
        <w:pStyle w:val="a3"/>
      </w:pPr>
    </w:p>
    <w:p w14:paraId="11A40137" w14:textId="77777777" w:rsidR="004E66F6" w:rsidRDefault="004E66F6" w:rsidP="004E66F6">
      <w:pPr>
        <w:pStyle w:val="a3"/>
      </w:pPr>
      <w:r>
        <w:t>We infer this phenomenon is caused by the large number of videos and the differences of user interests.</w:t>
      </w:r>
    </w:p>
    <w:p w14:paraId="5BCF6575" w14:textId="77777777" w:rsidR="004E66F6" w:rsidRDefault="004E66F6" w:rsidP="004E66F6">
      <w:pPr>
        <w:pStyle w:val="a3"/>
      </w:pPr>
      <w:r>
        <w:t>Since there are too many videos in the comprehensive video service, users have more various choices on the videos they watch, which leads to less requests per video.</w:t>
      </w:r>
    </w:p>
    <w:p w14:paraId="3E742879" w14:textId="77777777" w:rsidR="004E66F6" w:rsidRDefault="004E66F6" w:rsidP="004E66F6">
      <w:pPr>
        <w:pStyle w:val="a3"/>
      </w:pPr>
      <w:r>
        <w:t xml:space="preserve">%As too many videos are provided, the diversities of user interests are magnified, and the choices of videos are translated into fewer specialized requests per video. </w:t>
      </w:r>
    </w:p>
    <w:p w14:paraId="18AE28C4" w14:textId="77777777" w:rsidR="004E66F6" w:rsidRPr="007B5676" w:rsidRDefault="004E66F6" w:rsidP="004E66F6">
      <w:pPr>
        <w:pStyle w:val="a3"/>
      </w:pPr>
    </w:p>
    <w:p w14:paraId="6C5EAE28" w14:textId="77777777" w:rsidR="004E66F6" w:rsidRDefault="004E66F6" w:rsidP="004E66F6">
      <w:pPr>
        <w:pStyle w:val="a3"/>
      </w:pPr>
    </w:p>
    <w:p w14:paraId="074C3543" w14:textId="77777777" w:rsidR="004E66F6" w:rsidRPr="004E66F6" w:rsidRDefault="004E66F6" w:rsidP="004E66F6">
      <w:pPr>
        <w:pStyle w:val="a3"/>
      </w:pP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t>By crawling the video meta-data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from the pie chart that the  category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w:t>
      </w:r>
      <w:r>
        <w:lastRenderedPageBreak/>
        <w:t xml:space="preserve">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up-to-date episodes of TV or animation series is an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With the API provided by Youku, we collect the meta-date for all videos in our 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t>Youku categorizes its videos into 25 categories.</w:t>
      </w:r>
    </w:p>
    <w:p w14:paraId="0493FB42" w14:textId="77777777" w:rsidR="00D44263" w:rsidRDefault="00D44263" w:rsidP="00D44263">
      <w:pPr>
        <w:pStyle w:val="a3"/>
        <w:ind w:firstLine="420"/>
      </w:pPr>
      <w:r>
        <w:t>We list the top 12 most viewed categories and their proportions in Table.~\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lastRenderedPageBreak/>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This proves {Youku's strategy} to attract users by providing copyright contents is 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r>
        <w:t>Figure.~\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The mean and median of video duration and age in each category are also shown in Table.~\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We observe three obvious peaks in the video duration distribution in Figure.~\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cite{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It can be noticed that ``young'' videos account for a large fraction of the total videos, as shown in Figure.~\ref{fig_duration_age} (b).</w:t>
      </w:r>
    </w:p>
    <w:p w14:paraId="45352F79" w14:textId="77777777" w:rsidR="00D44263" w:rsidRDefault="00D44263" w:rsidP="00D44263">
      <w:pPr>
        <w:pStyle w:val="a3"/>
        <w:ind w:firstLine="420"/>
      </w:pPr>
      <w:r>
        <w:t>%For the video age as shown in Figure.~\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And from Table.~\ref{table_category}, we learn</w:t>
      </w:r>
    </w:p>
    <w:p w14:paraId="15720959" w14:textId="77777777" w:rsidR="00D44263" w:rsidRDefault="00D44263" w:rsidP="00D44263">
      <w:pPr>
        <w:pStyle w:val="a3"/>
        <w:ind w:firstLine="420"/>
      </w:pPr>
      <w:r>
        <w:t>The median video ages in Game, Show, and Entertainment categories are much smaller than those in other categories (several days v.s. more than a year), as shown in Table.~\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It's crucial for service providers to learn the categories and age of the videos that are watched by user, in order to adjust the contents they provide to attract more users.</w:t>
      </w:r>
    </w:p>
    <w:p w14:paraId="6B2E342A" w14:textId="77777777" w:rsidR="00D44263" w:rsidRDefault="00D44263" w:rsidP="00D44263">
      <w:pPr>
        <w:pStyle w:val="a3"/>
        <w:ind w:firstLine="420"/>
      </w:pPr>
      <w:r>
        <w:t>%For instance, it is of great importance for service providers to learn what categories and how old the videos watched by users are, in order to adjust the contents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Figure.~\ref{video_info2}. </w:t>
      </w:r>
    </w:p>
    <w:p w14:paraId="63ED84A3" w14:textId="77777777" w:rsidR="00E118C3" w:rsidRDefault="00E118C3" w:rsidP="00E118C3">
      <w:pPr>
        <w:pStyle w:val="a3"/>
        <w:ind w:firstLine="420"/>
      </w:pPr>
      <w:r>
        <w:t xml:space="preserve">%Table.~\ref{video_info} also shows the mean and median duration and age of </w:t>
      </w:r>
      <w:r>
        <w:lastRenderedPageBreak/>
        <w:t xml:space="preserve">each category videos. </w:t>
      </w:r>
    </w:p>
    <w:p w14:paraId="2A065AAD" w14:textId="77777777" w:rsidR="00E118C3" w:rsidRDefault="00E118C3" w:rsidP="00E118C3">
      <w:pPr>
        <w:pStyle w:val="a3"/>
        <w:ind w:firstLine="420"/>
      </w:pPr>
      <w:r>
        <w:t xml:space="preserve">Figur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r>
        <w:t xml:space="preserve">Figur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pPr>
    </w:p>
    <w:p w14:paraId="3A310926" w14:textId="77777777" w:rsidR="00371CCE" w:rsidRDefault="00371CCE" w:rsidP="00E118C3">
      <w:pPr>
        <w:pStyle w:val="a3"/>
        <w:ind w:firstLine="420"/>
      </w:pPr>
    </w:p>
    <w:p w14:paraId="0638D3DF" w14:textId="77777777" w:rsidR="00371CCE" w:rsidRDefault="00371CCE" w:rsidP="00E118C3">
      <w:pPr>
        <w:pStyle w:val="a3"/>
        <w:ind w:firstLine="420"/>
      </w:pPr>
    </w:p>
    <w:p w14:paraId="4D24B60D" w14:textId="2F055AA9" w:rsidR="00371CCE" w:rsidRDefault="00C82983" w:rsidP="00371CCE">
      <w:pPr>
        <w:pStyle w:val="a3"/>
      </w:pPr>
      <w:r>
        <w:rPr>
          <w:rFonts w:hint="eastAsia"/>
        </w:rPr>
        <w:t>【</w:t>
      </w:r>
      <w:r>
        <w:rPr>
          <w:rFonts w:hint="eastAsia"/>
        </w:rPr>
        <w:t>1508</w:t>
      </w:r>
      <w:r>
        <w:rPr>
          <w:rFonts w:hint="eastAsia"/>
        </w:rPr>
        <w:t>】</w:t>
      </w:r>
      <w:r w:rsidRPr="00C82983">
        <w:t>INTEREST CLUSTER</w:t>
      </w:r>
    </w:p>
    <w:p w14:paraId="241D36F1" w14:textId="2D5F1C85" w:rsidR="00C82983" w:rsidRDefault="00C82983" w:rsidP="00371CCE">
      <w:pPr>
        <w:pStyle w:val="a3"/>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pPr>
    </w:p>
    <w:p w14:paraId="611174A0" w14:textId="77777777" w:rsidR="00C82983" w:rsidRDefault="00C82983" w:rsidP="00371CCE">
      <w:pPr>
        <w:pStyle w:val="a3"/>
      </w:pPr>
    </w:p>
    <w:p w14:paraId="75B3FC02" w14:textId="77777777" w:rsidR="00C82983" w:rsidRDefault="00C82983" w:rsidP="00371CCE">
      <w:pPr>
        <w:pStyle w:val="a3"/>
      </w:pPr>
    </w:p>
    <w:p w14:paraId="1468F8BA" w14:textId="77777777" w:rsidR="00371CCE" w:rsidRDefault="00371CCE" w:rsidP="00E118C3">
      <w:pPr>
        <w:pStyle w:val="a3"/>
        <w:ind w:firstLine="420"/>
      </w:pPr>
    </w:p>
    <w:p w14:paraId="0342EEC5" w14:textId="52B2FBAF" w:rsidR="005C3EB9" w:rsidRDefault="005C3EB9" w:rsidP="005C3EB9">
      <w:pPr>
        <w:pStyle w:val="-1"/>
        <w:spacing w:before="312" w:after="312"/>
      </w:pPr>
      <w:r>
        <w:lastRenderedPageBreak/>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View count is an important dynamic property, as it reflects video's popularity and access pattern.%the popularity and access pattern of a video.</w:t>
      </w:r>
    </w:p>
    <w:p w14:paraId="387AAF46" w14:textId="77777777" w:rsidR="007B0CE9" w:rsidRDefault="007B0CE9" w:rsidP="007B0CE9">
      <w:pPr>
        <w:pStyle w:val="a3"/>
        <w:ind w:firstLine="420"/>
      </w:pPr>
      <w:r>
        <w:t>The popularity of many kinds of web content follows the Zipf's law \cite{adamic2002zipf,ben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k;s,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r>
        <w:t>Figure.~\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We run a regression using the Zipf model, as shown with the red line in Figure.~\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lastRenderedPageBreak/>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The regression curve using our model is shown in Figure.~\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V,E)$ consists of a set of vertices $V$ and a set of edges $E$.</w:t>
      </w:r>
    </w:p>
    <w:p w14:paraId="2D84B3B3" w14:textId="77777777" w:rsidR="00B831AB" w:rsidRDefault="00B831AB" w:rsidP="00B831AB">
      <w:pPr>
        <w:pStyle w:val="a3"/>
        <w:ind w:firstLine="420"/>
      </w:pPr>
      <w:r>
        <w:t xml:space="preserve">The average clustering coefficient $C_G$ and the average characteristic path </w:t>
      </w:r>
      <w:r>
        <w:lastRenderedPageBreak/>
        <w:t>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frac{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i)$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d(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r>
        <w:t>Figure.~\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 xml:space="preserve">As shown in the figure, the clustering coefficient of Youku user network is much higher than that of the equivalent random graph, while the characteristic path lengths </w:t>
      </w:r>
      <w:r>
        <w:lastRenderedPageBreak/>
        <w:t>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A visual illustration for a part of the user network (3000 nodes) is shown in Figure.~\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The small-world phenomenon suggests Youku users have strong correlations with each other on video watching.%while watching videos.</w:t>
      </w:r>
    </w:p>
    <w:p w14:paraId="2B204584" w14:textId="77777777" w:rsidR="00B72882" w:rsidRDefault="00B72882" w:rsidP="00B72882">
      <w:pPr>
        <w:pStyle w:val="a3"/>
        <w:ind w:firstLine="420"/>
      </w:pPr>
      <w:r>
        <w:t>%\onote{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77777777" w:rsidR="00F96B4B" w:rsidRPr="00DC5F28" w:rsidRDefault="00F96B4B" w:rsidP="002C4EA4">
      <w:pPr>
        <w:pStyle w:val="a3"/>
        <w:ind w:firstLine="420"/>
      </w:pPr>
    </w:p>
    <w:p w14:paraId="0624F585" w14:textId="2E235E5A" w:rsidR="0006357B" w:rsidRDefault="0006357B" w:rsidP="0006357B">
      <w:pPr>
        <w:pStyle w:val="-"/>
        <w:spacing w:before="312" w:after="624"/>
      </w:pPr>
      <w:r>
        <w:rPr>
          <w:rFonts w:hint="eastAsia"/>
        </w:rPr>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lastRenderedPageBreak/>
        <w:t>意义、创新点</w:t>
      </w:r>
    </w:p>
    <w:p w14:paraId="37AB3692" w14:textId="77777777" w:rsidR="0006357B" w:rsidRDefault="0006357B" w:rsidP="0006357B">
      <w:pPr>
        <w:pStyle w:val="-0"/>
        <w:spacing w:before="312" w:after="312"/>
      </w:pPr>
      <w:r>
        <w:rPr>
          <w:rFonts w:hint="eastAsia"/>
        </w:rPr>
        <w:t>研究现状</w:t>
      </w:r>
    </w:p>
    <w:p w14:paraId="412B2FB4" w14:textId="60A5E400" w:rsidR="00113586" w:rsidRDefault="00113586" w:rsidP="00113586">
      <w:pPr>
        <w:pStyle w:val="a3"/>
      </w:pPr>
      <w:r>
        <w:rPr>
          <w:rFonts w:hint="eastAsia"/>
        </w:rPr>
        <w:t>作者</w:t>
      </w:r>
      <w:r w:rsidRPr="006376B6">
        <w:t>Cha</w:t>
      </w:r>
      <w:r>
        <w:rPr>
          <w:rFonts w:hint="eastAsia"/>
        </w:rPr>
        <w:t>等人在文献</w:t>
      </w:r>
      <w:r w:rsidR="00626FF1">
        <w:fldChar w:fldCharType="begin"/>
      </w:r>
      <w:r w:rsidR="00C852C6">
        <w:instrText xml:space="preserve"> ADDIN EN.CITE &lt;EndNote&gt;&lt;Cite&gt;&lt;Author&gt;Cha&lt;/Author&gt;&lt;Year&gt;2007&lt;/Year&gt;&lt;RecNum&gt;19&lt;/RecNum&gt;&lt;DisplayText&gt;[2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C852C6">
        <w:rPr>
          <w:noProof/>
        </w:rPr>
        <w:t>[24]</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lastRenderedPageBreak/>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4DE04C62" w14:textId="0B38B579" w:rsidR="005F4DB2" w:rsidRPr="005F4DB2" w:rsidRDefault="00DE5136" w:rsidP="005F4DB2">
      <w:pPr>
        <w:pStyle w:val="EndNoteBibliography"/>
        <w:ind w:left="720" w:hanging="720"/>
        <w:rPr>
          <w:noProof/>
        </w:rPr>
      </w:pPr>
      <w:r>
        <w:fldChar w:fldCharType="begin"/>
      </w:r>
      <w:r>
        <w:instrText xml:space="preserve"> ADDIN EN.REFLIST </w:instrText>
      </w:r>
      <w:r>
        <w:fldChar w:fldCharType="separate"/>
      </w:r>
      <w:r w:rsidR="005F4DB2" w:rsidRPr="005F4DB2">
        <w:rPr>
          <w:noProof/>
        </w:rPr>
        <w:t>1.</w:t>
      </w:r>
      <w:r w:rsidR="005F4DB2" w:rsidRPr="005F4DB2">
        <w:rPr>
          <w:noProof/>
        </w:rPr>
        <w:tab/>
        <w:t xml:space="preserve">Cisco. </w:t>
      </w:r>
      <w:r w:rsidR="005F4DB2" w:rsidRPr="005F4DB2">
        <w:rPr>
          <w:i/>
          <w:noProof/>
        </w:rPr>
        <w:t>White paper: Cisco VNI Forecast and Methodology, 2015-2020</w:t>
      </w:r>
      <w:r w:rsidR="005F4DB2" w:rsidRPr="005F4DB2">
        <w:rPr>
          <w:noProof/>
        </w:rPr>
        <w:t xml:space="preserve">. 2016; Available from: </w:t>
      </w:r>
      <w:hyperlink r:id="rId39" w:history="1">
        <w:r w:rsidR="005F4DB2" w:rsidRPr="005F4DB2">
          <w:rPr>
            <w:rStyle w:val="a9"/>
            <w:rFonts w:asciiTheme="minorHAnsi" w:hAnsiTheme="minorHAnsi" w:cstheme="minorBidi"/>
            <w:noProof/>
            <w:sz w:val="21"/>
          </w:rPr>
          <w:t>http://www.cisco.com/c/en/us/solutions/collateral/service-provider/visual-networking-index-vni/complete-white-paper-c11-481360.html</w:t>
        </w:r>
      </w:hyperlink>
      <w:r w:rsidR="005F4DB2" w:rsidRPr="005F4DB2">
        <w:rPr>
          <w:noProof/>
        </w:rPr>
        <w:t>.</w:t>
      </w:r>
    </w:p>
    <w:p w14:paraId="705E13ED" w14:textId="77777777" w:rsidR="005F4DB2" w:rsidRPr="005F4DB2" w:rsidRDefault="005F4DB2" w:rsidP="005F4DB2">
      <w:pPr>
        <w:pStyle w:val="EndNoteBibliography"/>
        <w:ind w:left="720" w:hanging="720"/>
        <w:rPr>
          <w:noProof/>
        </w:rPr>
      </w:pPr>
      <w:r w:rsidRPr="005F4DB2">
        <w:rPr>
          <w:noProof/>
        </w:rPr>
        <w:t>2.</w:t>
      </w:r>
      <w:r w:rsidRPr="005F4DB2">
        <w:rPr>
          <w:noProof/>
        </w:rPr>
        <w:tab/>
        <w:t xml:space="preserve">Sodagar, I., </w:t>
      </w:r>
      <w:r w:rsidRPr="005F4DB2">
        <w:rPr>
          <w:i/>
          <w:noProof/>
        </w:rPr>
        <w:t>The mpeg-dash standard for multimedia streaming over the internet.</w:t>
      </w:r>
      <w:r w:rsidRPr="005F4DB2">
        <w:rPr>
          <w:noProof/>
        </w:rPr>
        <w:t xml:space="preserve"> IEEE MultiMedia, 2011. </w:t>
      </w:r>
      <w:r w:rsidRPr="005F4DB2">
        <w:rPr>
          <w:b/>
          <w:noProof/>
        </w:rPr>
        <w:t>18</w:t>
      </w:r>
      <w:r w:rsidRPr="005F4DB2">
        <w:rPr>
          <w:noProof/>
        </w:rPr>
        <w:t>(4): p. 62-67.</w:t>
      </w:r>
    </w:p>
    <w:p w14:paraId="55BCF993" w14:textId="77777777" w:rsidR="005F4DB2" w:rsidRPr="005F4DB2" w:rsidRDefault="005F4DB2" w:rsidP="005F4DB2">
      <w:pPr>
        <w:pStyle w:val="EndNoteBibliography"/>
        <w:ind w:left="720" w:hanging="720"/>
        <w:rPr>
          <w:noProof/>
        </w:rPr>
      </w:pPr>
      <w:r w:rsidRPr="005F4DB2">
        <w:rPr>
          <w:noProof/>
        </w:rPr>
        <w:t>3.</w:t>
      </w:r>
      <w:r w:rsidRPr="005F4DB2">
        <w:rPr>
          <w:noProof/>
        </w:rPr>
        <w:tab/>
        <w:t xml:space="preserve">Saxena, M., U. Sharan, and S. Fahmy. </w:t>
      </w:r>
      <w:r w:rsidRPr="005F4DB2">
        <w:rPr>
          <w:i/>
          <w:noProof/>
        </w:rPr>
        <w:t>Analyzing video services in web 2.0: a global perspective</w:t>
      </w:r>
      <w:r w:rsidRPr="005F4DB2">
        <w:rPr>
          <w:noProof/>
        </w:rPr>
        <w:t xml:space="preserve">. in </w:t>
      </w:r>
      <w:r w:rsidRPr="005F4DB2">
        <w:rPr>
          <w:i/>
          <w:noProof/>
        </w:rPr>
        <w:t>Proceedings of the 18th International Workshop on Network and Operating Systems Support for Digital Audio and Video</w:t>
      </w:r>
      <w:r w:rsidRPr="005F4DB2">
        <w:rPr>
          <w:noProof/>
        </w:rPr>
        <w:t>. 2008. ACM.</w:t>
      </w:r>
    </w:p>
    <w:p w14:paraId="220B3A67" w14:textId="77777777" w:rsidR="005F4DB2" w:rsidRPr="005F4DB2" w:rsidRDefault="005F4DB2" w:rsidP="005F4DB2">
      <w:pPr>
        <w:pStyle w:val="EndNoteBibliography"/>
        <w:ind w:left="720" w:hanging="720"/>
        <w:rPr>
          <w:noProof/>
        </w:rPr>
      </w:pPr>
      <w:r w:rsidRPr="005F4DB2">
        <w:rPr>
          <w:noProof/>
        </w:rPr>
        <w:t>4.</w:t>
      </w:r>
      <w:r w:rsidRPr="005F4DB2">
        <w:rPr>
          <w:noProof/>
        </w:rPr>
        <w:tab/>
        <w:t xml:space="preserve">Adhikari, V.K., S. Jain, and Z.-L. Zhang. </w:t>
      </w:r>
      <w:r w:rsidRPr="005F4DB2">
        <w:rPr>
          <w:i/>
          <w:noProof/>
        </w:rPr>
        <w:t>YouTube traffic dynamics and its interplay with a tier-1 ISP: an ISP perspective</w:t>
      </w:r>
      <w:r w:rsidRPr="005F4DB2">
        <w:rPr>
          <w:noProof/>
        </w:rPr>
        <w:t xml:space="preserve">. in </w:t>
      </w:r>
      <w:r w:rsidRPr="005F4DB2">
        <w:rPr>
          <w:i/>
          <w:noProof/>
        </w:rPr>
        <w:t>Proceedings of the 10th ACM SIGCOMM conference on Internet measurement</w:t>
      </w:r>
      <w:r w:rsidRPr="005F4DB2">
        <w:rPr>
          <w:noProof/>
        </w:rPr>
        <w:t>. 2010. ACM.</w:t>
      </w:r>
    </w:p>
    <w:p w14:paraId="701278F3" w14:textId="77777777" w:rsidR="005F4DB2" w:rsidRPr="005F4DB2" w:rsidRDefault="005F4DB2" w:rsidP="005F4DB2">
      <w:pPr>
        <w:pStyle w:val="EndNoteBibliography"/>
        <w:ind w:left="720" w:hanging="720"/>
        <w:rPr>
          <w:noProof/>
        </w:rPr>
      </w:pPr>
      <w:r w:rsidRPr="005F4DB2">
        <w:rPr>
          <w:noProof/>
        </w:rPr>
        <w:t>5.</w:t>
      </w:r>
      <w:r w:rsidRPr="005F4DB2">
        <w:rPr>
          <w:noProof/>
        </w:rPr>
        <w:tab/>
        <w:t xml:space="preserve">Adhikari, V.K., et al. </w:t>
      </w:r>
      <w:r w:rsidRPr="005F4DB2">
        <w:rPr>
          <w:i/>
          <w:noProof/>
        </w:rPr>
        <w:t>Vivisecting youtube: An active measurement study</w:t>
      </w:r>
      <w:r w:rsidRPr="005F4DB2">
        <w:rPr>
          <w:noProof/>
        </w:rPr>
        <w:t xml:space="preserve">. in </w:t>
      </w:r>
      <w:r w:rsidRPr="005F4DB2">
        <w:rPr>
          <w:i/>
          <w:noProof/>
        </w:rPr>
        <w:t>INFOCOM, 2012 Proceedings IEEE</w:t>
      </w:r>
      <w:r w:rsidRPr="005F4DB2">
        <w:rPr>
          <w:noProof/>
        </w:rPr>
        <w:t>. 2012. IEEE.</w:t>
      </w:r>
    </w:p>
    <w:p w14:paraId="3B7E48A6" w14:textId="77777777" w:rsidR="005F4DB2" w:rsidRPr="005F4DB2" w:rsidRDefault="005F4DB2" w:rsidP="005F4DB2">
      <w:pPr>
        <w:pStyle w:val="EndNoteBibliography"/>
        <w:ind w:left="720" w:hanging="720"/>
        <w:rPr>
          <w:noProof/>
        </w:rPr>
      </w:pPr>
      <w:r w:rsidRPr="005F4DB2">
        <w:rPr>
          <w:noProof/>
        </w:rPr>
        <w:t>6.</w:t>
      </w:r>
      <w:r w:rsidRPr="005F4DB2">
        <w:rPr>
          <w:noProof/>
        </w:rPr>
        <w:tab/>
        <w:t xml:space="preserve">Adhikari, V.K., S. Jain, and Z.-L. Zhang. </w:t>
      </w:r>
      <w:r w:rsidRPr="005F4DB2">
        <w:rPr>
          <w:i/>
          <w:noProof/>
        </w:rPr>
        <w:t>Where do you" tube"? uncovering youtube server selection strategy</w:t>
      </w:r>
      <w:r w:rsidRPr="005F4DB2">
        <w:rPr>
          <w:noProof/>
        </w:rPr>
        <w:t xml:space="preserve">. in </w:t>
      </w:r>
      <w:r w:rsidRPr="005F4DB2">
        <w:rPr>
          <w:i/>
          <w:noProof/>
        </w:rPr>
        <w:t>Computer Communications and Networks (ICCCN), 2011 Proceedings of 20th International Conference on</w:t>
      </w:r>
      <w:r w:rsidRPr="005F4DB2">
        <w:rPr>
          <w:noProof/>
        </w:rPr>
        <w:t>. 2011. IEEE.</w:t>
      </w:r>
    </w:p>
    <w:p w14:paraId="60CCCED2" w14:textId="77777777" w:rsidR="005F4DB2" w:rsidRPr="005F4DB2" w:rsidRDefault="005F4DB2" w:rsidP="005F4DB2">
      <w:pPr>
        <w:pStyle w:val="EndNoteBibliography"/>
        <w:ind w:left="720" w:hanging="720"/>
        <w:rPr>
          <w:noProof/>
        </w:rPr>
      </w:pPr>
      <w:r w:rsidRPr="005F4DB2">
        <w:rPr>
          <w:noProof/>
        </w:rPr>
        <w:t>7.</w:t>
      </w:r>
      <w:r w:rsidRPr="005F4DB2">
        <w:rPr>
          <w:noProof/>
        </w:rPr>
        <w:tab/>
        <w:t xml:space="preserve">Torres, R., et al. </w:t>
      </w:r>
      <w:r w:rsidRPr="005F4DB2">
        <w:rPr>
          <w:i/>
          <w:noProof/>
        </w:rPr>
        <w:t>Dissecting video server selection strategies in the youtube cdn</w:t>
      </w:r>
      <w:r w:rsidRPr="005F4DB2">
        <w:rPr>
          <w:noProof/>
        </w:rPr>
        <w:t xml:space="preserve">. in </w:t>
      </w:r>
      <w:r w:rsidRPr="005F4DB2">
        <w:rPr>
          <w:i/>
          <w:noProof/>
        </w:rPr>
        <w:t>Distributed Computing Systems (ICDCS), 2011 31st International Conference on</w:t>
      </w:r>
      <w:r w:rsidRPr="005F4DB2">
        <w:rPr>
          <w:noProof/>
        </w:rPr>
        <w:t>. 2011. IEEE.</w:t>
      </w:r>
    </w:p>
    <w:p w14:paraId="702BEF29" w14:textId="77777777" w:rsidR="005F4DB2" w:rsidRPr="005F4DB2" w:rsidRDefault="005F4DB2" w:rsidP="005F4DB2">
      <w:pPr>
        <w:pStyle w:val="EndNoteBibliography"/>
        <w:ind w:left="720" w:hanging="720"/>
        <w:rPr>
          <w:noProof/>
        </w:rPr>
      </w:pPr>
      <w:r w:rsidRPr="005F4DB2">
        <w:rPr>
          <w:noProof/>
        </w:rPr>
        <w:t>8.</w:t>
      </w:r>
      <w:r w:rsidRPr="005F4DB2">
        <w:rPr>
          <w:noProof/>
        </w:rPr>
        <w:tab/>
        <w:t xml:space="preserve">Plissonneau, L., E. Biersack, and P. Juluri. </w:t>
      </w:r>
      <w:r w:rsidRPr="005F4DB2">
        <w:rPr>
          <w:i/>
          <w:noProof/>
        </w:rPr>
        <w:t>Analyzing the impact of YouTube delivery policies on user experience</w:t>
      </w:r>
      <w:r w:rsidRPr="005F4DB2">
        <w:rPr>
          <w:noProof/>
        </w:rPr>
        <w:t xml:space="preserve">. in </w:t>
      </w:r>
      <w:r w:rsidRPr="005F4DB2">
        <w:rPr>
          <w:i/>
          <w:noProof/>
        </w:rPr>
        <w:t>Proceedings of the 24th International Teletraffic Congress</w:t>
      </w:r>
      <w:r w:rsidRPr="005F4DB2">
        <w:rPr>
          <w:noProof/>
        </w:rPr>
        <w:t>. 2012. International Teletraffic Congress.</w:t>
      </w:r>
    </w:p>
    <w:p w14:paraId="16F6DC90" w14:textId="77777777" w:rsidR="005F4DB2" w:rsidRPr="005F4DB2" w:rsidRDefault="005F4DB2" w:rsidP="005F4DB2">
      <w:pPr>
        <w:pStyle w:val="EndNoteBibliography"/>
        <w:ind w:left="720" w:hanging="720"/>
        <w:rPr>
          <w:noProof/>
        </w:rPr>
      </w:pPr>
      <w:r w:rsidRPr="005F4DB2">
        <w:rPr>
          <w:noProof/>
        </w:rPr>
        <w:t>9.</w:t>
      </w:r>
      <w:r w:rsidRPr="005F4DB2">
        <w:rPr>
          <w:noProof/>
        </w:rPr>
        <w:tab/>
        <w:t xml:space="preserve">Korczyński, M. and A. Duda. </w:t>
      </w:r>
      <w:r w:rsidRPr="005F4DB2">
        <w:rPr>
          <w:i/>
          <w:noProof/>
        </w:rPr>
        <w:t>Classifying service flows in the encrypted skype traffic</w:t>
      </w:r>
      <w:r w:rsidRPr="005F4DB2">
        <w:rPr>
          <w:noProof/>
        </w:rPr>
        <w:t xml:space="preserve">. in </w:t>
      </w:r>
      <w:r w:rsidRPr="005F4DB2">
        <w:rPr>
          <w:i/>
          <w:noProof/>
        </w:rPr>
        <w:t>Communications (ICC), 2012 IEEE International Conference on</w:t>
      </w:r>
      <w:r w:rsidRPr="005F4DB2">
        <w:rPr>
          <w:noProof/>
        </w:rPr>
        <w:t>. 2012. IEEE.</w:t>
      </w:r>
    </w:p>
    <w:p w14:paraId="2CAEB6B7" w14:textId="77777777" w:rsidR="005F4DB2" w:rsidRPr="005F4DB2" w:rsidRDefault="005F4DB2" w:rsidP="005F4DB2">
      <w:pPr>
        <w:pStyle w:val="EndNoteBibliography"/>
        <w:ind w:left="720" w:hanging="720"/>
        <w:rPr>
          <w:noProof/>
        </w:rPr>
      </w:pPr>
      <w:r w:rsidRPr="005F4DB2">
        <w:rPr>
          <w:noProof/>
        </w:rPr>
        <w:t>10.</w:t>
      </w:r>
      <w:r w:rsidRPr="005F4DB2">
        <w:rPr>
          <w:noProof/>
        </w:rPr>
        <w:tab/>
        <w:t xml:space="preserve">Chu, W., et al. </w:t>
      </w:r>
      <w:r w:rsidRPr="005F4DB2">
        <w:rPr>
          <w:i/>
          <w:noProof/>
        </w:rPr>
        <w:t>Protect sensitive sites from phishing attacks using features extractable from inaccessible phishing URLs</w:t>
      </w:r>
      <w:r w:rsidRPr="005F4DB2">
        <w:rPr>
          <w:noProof/>
        </w:rPr>
        <w:t xml:space="preserve">. in </w:t>
      </w:r>
      <w:r w:rsidRPr="005F4DB2">
        <w:rPr>
          <w:i/>
          <w:noProof/>
        </w:rPr>
        <w:t>Communications (ICC), 2013 IEEE International Conference on</w:t>
      </w:r>
      <w:r w:rsidRPr="005F4DB2">
        <w:rPr>
          <w:noProof/>
        </w:rPr>
        <w:t>. 2013. IEEE.</w:t>
      </w:r>
    </w:p>
    <w:p w14:paraId="6F54CD5E" w14:textId="77777777" w:rsidR="005F4DB2" w:rsidRPr="005F4DB2" w:rsidRDefault="005F4DB2" w:rsidP="005F4DB2">
      <w:pPr>
        <w:pStyle w:val="EndNoteBibliography"/>
        <w:ind w:left="720" w:hanging="720"/>
        <w:rPr>
          <w:noProof/>
        </w:rPr>
      </w:pPr>
      <w:r w:rsidRPr="005F4DB2">
        <w:rPr>
          <w:noProof/>
        </w:rPr>
        <w:t>11.</w:t>
      </w:r>
      <w:r w:rsidRPr="005F4DB2">
        <w:rPr>
          <w:noProof/>
        </w:rPr>
        <w:tab/>
        <w:t xml:space="preserve">Chaudhary, V. and A. Sureka. </w:t>
      </w:r>
      <w:r w:rsidRPr="005F4DB2">
        <w:rPr>
          <w:i/>
          <w:noProof/>
        </w:rPr>
        <w:t>Contextual feature based one-class classifier approach for detecting video response spam on youtube</w:t>
      </w:r>
      <w:r w:rsidRPr="005F4DB2">
        <w:rPr>
          <w:noProof/>
        </w:rPr>
        <w:t xml:space="preserve">. in </w:t>
      </w:r>
      <w:r w:rsidRPr="005F4DB2">
        <w:rPr>
          <w:i/>
          <w:noProof/>
        </w:rPr>
        <w:t>Privacy, Security and Trust (PST), 2013 Eleventh Annual International Conference on</w:t>
      </w:r>
      <w:r w:rsidRPr="005F4DB2">
        <w:rPr>
          <w:noProof/>
        </w:rPr>
        <w:t>. 2013. IEEE.</w:t>
      </w:r>
    </w:p>
    <w:p w14:paraId="5553821C" w14:textId="77777777" w:rsidR="005F4DB2" w:rsidRPr="005F4DB2" w:rsidRDefault="005F4DB2" w:rsidP="005F4DB2">
      <w:pPr>
        <w:pStyle w:val="EndNoteBibliography"/>
        <w:ind w:left="720" w:hanging="720"/>
        <w:rPr>
          <w:noProof/>
        </w:rPr>
      </w:pPr>
      <w:r w:rsidRPr="005F4DB2">
        <w:rPr>
          <w:noProof/>
        </w:rPr>
        <w:t>12.</w:t>
      </w:r>
      <w:r w:rsidRPr="005F4DB2">
        <w:rPr>
          <w:noProof/>
        </w:rPr>
        <w:tab/>
        <w:t xml:space="preserve">Erman, J., et al. </w:t>
      </w:r>
      <w:r w:rsidRPr="005F4DB2">
        <w:rPr>
          <w:i/>
          <w:noProof/>
        </w:rPr>
        <w:t>Over the top video: the gorilla in cellular networks</w:t>
      </w:r>
      <w:r w:rsidRPr="005F4DB2">
        <w:rPr>
          <w:noProof/>
        </w:rPr>
        <w:t xml:space="preserve">. in </w:t>
      </w:r>
      <w:r w:rsidRPr="005F4DB2">
        <w:rPr>
          <w:i/>
          <w:noProof/>
        </w:rPr>
        <w:t>Proceedings of the 2011 ACM SIGCOMM conference on Internet measurement conference</w:t>
      </w:r>
      <w:r w:rsidRPr="005F4DB2">
        <w:rPr>
          <w:noProof/>
        </w:rPr>
        <w:t>. 2011. ACM.</w:t>
      </w:r>
    </w:p>
    <w:p w14:paraId="1B4CB5DE" w14:textId="77777777" w:rsidR="005F4DB2" w:rsidRPr="005F4DB2" w:rsidRDefault="005F4DB2" w:rsidP="005F4DB2">
      <w:pPr>
        <w:pStyle w:val="EndNoteBibliography"/>
        <w:ind w:left="720" w:hanging="720"/>
        <w:rPr>
          <w:noProof/>
        </w:rPr>
      </w:pPr>
      <w:r w:rsidRPr="005F4DB2">
        <w:rPr>
          <w:noProof/>
        </w:rPr>
        <w:t>13.</w:t>
      </w:r>
      <w:r w:rsidRPr="005F4DB2">
        <w:rPr>
          <w:noProof/>
        </w:rPr>
        <w:tab/>
        <w:t xml:space="preserve">Ramos-Muñoz, J.J., et al., </w:t>
      </w:r>
      <w:r w:rsidRPr="005F4DB2">
        <w:rPr>
          <w:i/>
          <w:noProof/>
        </w:rPr>
        <w:t>Characteristics of mobile youtube traffic.</w:t>
      </w:r>
      <w:r w:rsidRPr="005F4DB2">
        <w:rPr>
          <w:noProof/>
        </w:rPr>
        <w:t xml:space="preserve"> IEEE Wireless Communications, 2014. </w:t>
      </w:r>
      <w:r w:rsidRPr="005F4DB2">
        <w:rPr>
          <w:b/>
          <w:noProof/>
        </w:rPr>
        <w:t>21</w:t>
      </w:r>
      <w:r w:rsidRPr="005F4DB2">
        <w:rPr>
          <w:noProof/>
        </w:rPr>
        <w:t>(1): p. 18-25.</w:t>
      </w:r>
    </w:p>
    <w:p w14:paraId="4A344F12" w14:textId="77777777" w:rsidR="005F4DB2" w:rsidRPr="005F4DB2" w:rsidRDefault="005F4DB2" w:rsidP="005F4DB2">
      <w:pPr>
        <w:pStyle w:val="EndNoteBibliography"/>
        <w:ind w:left="720" w:hanging="720"/>
        <w:rPr>
          <w:noProof/>
        </w:rPr>
      </w:pPr>
      <w:r w:rsidRPr="005F4DB2">
        <w:rPr>
          <w:noProof/>
        </w:rPr>
        <w:t>14.</w:t>
      </w:r>
      <w:r w:rsidRPr="005F4DB2">
        <w:rPr>
          <w:noProof/>
        </w:rPr>
        <w:tab/>
        <w:t xml:space="preserve">Yu, H., et al. </w:t>
      </w:r>
      <w:r w:rsidRPr="005F4DB2">
        <w:rPr>
          <w:i/>
          <w:noProof/>
        </w:rPr>
        <w:t>Understanding user behavior in large-scale video-on-demand systems</w:t>
      </w:r>
      <w:r w:rsidRPr="005F4DB2">
        <w:rPr>
          <w:noProof/>
        </w:rPr>
        <w:t xml:space="preserve">. in </w:t>
      </w:r>
      <w:r w:rsidRPr="005F4DB2">
        <w:rPr>
          <w:i/>
          <w:noProof/>
        </w:rPr>
        <w:t>ACM SIGOPS Operating Systems Review</w:t>
      </w:r>
      <w:r w:rsidRPr="005F4DB2">
        <w:rPr>
          <w:noProof/>
        </w:rPr>
        <w:t>. 2006. ACM.</w:t>
      </w:r>
    </w:p>
    <w:p w14:paraId="1418D971" w14:textId="77777777" w:rsidR="005F4DB2" w:rsidRPr="005F4DB2" w:rsidRDefault="005F4DB2" w:rsidP="005F4DB2">
      <w:pPr>
        <w:pStyle w:val="EndNoteBibliography"/>
        <w:ind w:left="720" w:hanging="720"/>
        <w:rPr>
          <w:noProof/>
        </w:rPr>
      </w:pPr>
      <w:r w:rsidRPr="005F4DB2">
        <w:rPr>
          <w:noProof/>
        </w:rPr>
        <w:t>15.</w:t>
      </w:r>
      <w:r w:rsidRPr="005F4DB2">
        <w:rPr>
          <w:noProof/>
        </w:rPr>
        <w:tab/>
        <w:t xml:space="preserve">Gill, P., et al. </w:t>
      </w:r>
      <w:r w:rsidRPr="005F4DB2">
        <w:rPr>
          <w:i/>
          <w:noProof/>
        </w:rPr>
        <w:t>Youtube traffic characterization: a view from the edge</w:t>
      </w:r>
      <w:r w:rsidRPr="005F4DB2">
        <w:rPr>
          <w:noProof/>
        </w:rPr>
        <w:t xml:space="preserve">. in </w:t>
      </w:r>
      <w:r w:rsidRPr="005F4DB2">
        <w:rPr>
          <w:i/>
          <w:noProof/>
        </w:rPr>
        <w:t>Proceedings of the 7th ACM SIGCOMM conference on Internet measurement</w:t>
      </w:r>
      <w:r w:rsidRPr="005F4DB2">
        <w:rPr>
          <w:noProof/>
        </w:rPr>
        <w:t>. 2007. ACM.</w:t>
      </w:r>
    </w:p>
    <w:p w14:paraId="69BF51F2" w14:textId="77777777" w:rsidR="005F4DB2" w:rsidRPr="005F4DB2" w:rsidRDefault="005F4DB2" w:rsidP="005F4DB2">
      <w:pPr>
        <w:pStyle w:val="EndNoteBibliography"/>
        <w:ind w:left="720" w:hanging="720"/>
        <w:rPr>
          <w:noProof/>
        </w:rPr>
      </w:pPr>
      <w:r w:rsidRPr="005F4DB2">
        <w:rPr>
          <w:noProof/>
        </w:rPr>
        <w:t>16.</w:t>
      </w:r>
      <w:r w:rsidRPr="005F4DB2">
        <w:rPr>
          <w:noProof/>
        </w:rPr>
        <w:tab/>
        <w:t xml:space="preserve">Zink, M., et al., </w:t>
      </w:r>
      <w:r w:rsidRPr="005F4DB2">
        <w:rPr>
          <w:i/>
          <w:noProof/>
        </w:rPr>
        <w:t>Characteristics of YouTube network traffic at a campus network–measurements, models, and implications.</w:t>
      </w:r>
      <w:r w:rsidRPr="005F4DB2">
        <w:rPr>
          <w:noProof/>
        </w:rPr>
        <w:t xml:space="preserve"> Computer networks, 2009. </w:t>
      </w:r>
      <w:r w:rsidRPr="005F4DB2">
        <w:rPr>
          <w:b/>
          <w:noProof/>
        </w:rPr>
        <w:lastRenderedPageBreak/>
        <w:t>53</w:t>
      </w:r>
      <w:r w:rsidRPr="005F4DB2">
        <w:rPr>
          <w:noProof/>
        </w:rPr>
        <w:t>(4): p. 501-514.</w:t>
      </w:r>
    </w:p>
    <w:p w14:paraId="0BDACBC2" w14:textId="77777777" w:rsidR="005F4DB2" w:rsidRPr="005F4DB2" w:rsidRDefault="005F4DB2" w:rsidP="005F4DB2">
      <w:pPr>
        <w:pStyle w:val="EndNoteBibliography"/>
        <w:ind w:left="720" w:hanging="720"/>
        <w:rPr>
          <w:noProof/>
        </w:rPr>
      </w:pPr>
      <w:r w:rsidRPr="005F4DB2">
        <w:rPr>
          <w:noProof/>
        </w:rPr>
        <w:t>17.</w:t>
      </w:r>
      <w:r w:rsidRPr="005F4DB2">
        <w:rPr>
          <w:noProof/>
        </w:rPr>
        <w:tab/>
        <w:t xml:space="preserve">Arvidsson, A., et al. </w:t>
      </w:r>
      <w:r w:rsidRPr="005F4DB2">
        <w:rPr>
          <w:i/>
          <w:noProof/>
        </w:rPr>
        <w:t>Analysis of user demand patterns and locality for youtube traffic</w:t>
      </w:r>
      <w:r w:rsidRPr="005F4DB2">
        <w:rPr>
          <w:noProof/>
        </w:rPr>
        <w:t xml:space="preserve">. in </w:t>
      </w:r>
      <w:r w:rsidRPr="005F4DB2">
        <w:rPr>
          <w:i/>
          <w:noProof/>
        </w:rPr>
        <w:t>Teletraffic Congress (ITC), 2013 25th International</w:t>
      </w:r>
      <w:r w:rsidRPr="005F4DB2">
        <w:rPr>
          <w:noProof/>
        </w:rPr>
        <w:t>. 2013. IEEE.</w:t>
      </w:r>
    </w:p>
    <w:p w14:paraId="76D466DD" w14:textId="77777777" w:rsidR="005F4DB2" w:rsidRPr="005F4DB2" w:rsidRDefault="005F4DB2" w:rsidP="005F4DB2">
      <w:pPr>
        <w:pStyle w:val="EndNoteBibliography"/>
        <w:ind w:left="720" w:hanging="720"/>
        <w:rPr>
          <w:noProof/>
        </w:rPr>
      </w:pPr>
      <w:r w:rsidRPr="005F4DB2">
        <w:rPr>
          <w:noProof/>
        </w:rPr>
        <w:t>18.</w:t>
      </w:r>
      <w:r w:rsidRPr="005F4DB2">
        <w:rPr>
          <w:noProof/>
        </w:rPr>
        <w:tab/>
        <w:t xml:space="preserve">Casas, P., et al. </w:t>
      </w:r>
      <w:r w:rsidRPr="005F4DB2">
        <w:rPr>
          <w:i/>
          <w:noProof/>
        </w:rPr>
        <w:t>YouTube all around: Characterizing YouTube from mobile and fixed-line network vantage points</w:t>
      </w:r>
      <w:r w:rsidRPr="005F4DB2">
        <w:rPr>
          <w:noProof/>
        </w:rPr>
        <w:t xml:space="preserve">. in </w:t>
      </w:r>
      <w:r w:rsidRPr="005F4DB2">
        <w:rPr>
          <w:i/>
          <w:noProof/>
        </w:rPr>
        <w:t>Networks and Communications (EuCNC), 2014 European Conference on</w:t>
      </w:r>
      <w:r w:rsidRPr="005F4DB2">
        <w:rPr>
          <w:noProof/>
        </w:rPr>
        <w:t>. 2014. IEEE.</w:t>
      </w:r>
    </w:p>
    <w:p w14:paraId="04CD368B" w14:textId="77777777" w:rsidR="005F4DB2" w:rsidRPr="005F4DB2" w:rsidRDefault="005F4DB2" w:rsidP="005F4DB2">
      <w:pPr>
        <w:pStyle w:val="EndNoteBibliography"/>
        <w:ind w:left="720" w:hanging="720"/>
        <w:rPr>
          <w:noProof/>
        </w:rPr>
      </w:pPr>
      <w:r w:rsidRPr="005F4DB2">
        <w:rPr>
          <w:noProof/>
        </w:rPr>
        <w:t>19.</w:t>
      </w:r>
      <w:r w:rsidRPr="005F4DB2">
        <w:rPr>
          <w:noProof/>
        </w:rPr>
        <w:tab/>
        <w:t xml:space="preserve">Li, Z., et al. </w:t>
      </w:r>
      <w:r w:rsidRPr="005F4DB2">
        <w:rPr>
          <w:i/>
          <w:noProof/>
        </w:rPr>
        <w:t>User behavior characterization of a large-scale mobile live streaming system</w:t>
      </w:r>
      <w:r w:rsidRPr="005F4DB2">
        <w:rPr>
          <w:noProof/>
        </w:rPr>
        <w:t xml:space="preserve">. in </w:t>
      </w:r>
      <w:r w:rsidRPr="005F4DB2">
        <w:rPr>
          <w:i/>
          <w:noProof/>
        </w:rPr>
        <w:t>Proceedings of the 24th International Conference on World Wide Web</w:t>
      </w:r>
      <w:r w:rsidRPr="005F4DB2">
        <w:rPr>
          <w:noProof/>
        </w:rPr>
        <w:t>. 2015. ACM.</w:t>
      </w:r>
    </w:p>
    <w:p w14:paraId="02058083" w14:textId="00529E82" w:rsidR="005F4DB2" w:rsidRPr="005F4DB2" w:rsidRDefault="005F4DB2" w:rsidP="005F4DB2">
      <w:pPr>
        <w:pStyle w:val="EndNoteBibliography"/>
        <w:ind w:left="720" w:hanging="720"/>
        <w:rPr>
          <w:noProof/>
        </w:rPr>
      </w:pPr>
      <w:r w:rsidRPr="005F4DB2">
        <w:rPr>
          <w:noProof/>
        </w:rPr>
        <w:t>20.</w:t>
      </w:r>
      <w:r w:rsidRPr="005F4DB2">
        <w:rPr>
          <w:noProof/>
        </w:rPr>
        <w:tab/>
        <w:t xml:space="preserve">Apache. </w:t>
      </w:r>
      <w:r w:rsidRPr="005F4DB2">
        <w:rPr>
          <w:i/>
          <w:noProof/>
        </w:rPr>
        <w:t>Apache Hadoop</w:t>
      </w:r>
      <w:r w:rsidRPr="005F4DB2">
        <w:rPr>
          <w:noProof/>
        </w:rPr>
        <w:t xml:space="preserve">. Available from: </w:t>
      </w:r>
      <w:hyperlink r:id="rId40" w:history="1">
        <w:r w:rsidRPr="005F4DB2">
          <w:rPr>
            <w:rStyle w:val="a9"/>
            <w:rFonts w:asciiTheme="minorHAnsi" w:hAnsiTheme="minorHAnsi" w:cstheme="minorBidi"/>
            <w:noProof/>
            <w:sz w:val="21"/>
          </w:rPr>
          <w:t>https://hadoop.apache.org/</w:t>
        </w:r>
      </w:hyperlink>
      <w:r w:rsidRPr="005F4DB2">
        <w:rPr>
          <w:noProof/>
        </w:rPr>
        <w:t>.</w:t>
      </w:r>
    </w:p>
    <w:p w14:paraId="2C25BA1F" w14:textId="77777777" w:rsidR="005F4DB2" w:rsidRPr="005F4DB2" w:rsidRDefault="005F4DB2" w:rsidP="005F4DB2">
      <w:pPr>
        <w:pStyle w:val="EndNoteBibliography"/>
        <w:ind w:left="720" w:hanging="720"/>
        <w:rPr>
          <w:noProof/>
        </w:rPr>
      </w:pPr>
      <w:r w:rsidRPr="005F4DB2">
        <w:rPr>
          <w:noProof/>
        </w:rPr>
        <w:t>21.</w:t>
      </w:r>
      <w:r w:rsidRPr="005F4DB2">
        <w:rPr>
          <w:noProof/>
        </w:rPr>
        <w:tab/>
        <w:t xml:space="preserve">Lorenz, M.O., </w:t>
      </w:r>
      <w:r w:rsidRPr="005F4DB2">
        <w:rPr>
          <w:i/>
          <w:noProof/>
        </w:rPr>
        <w:t>Methods of measuring the concentration of wealth.</w:t>
      </w:r>
      <w:r w:rsidRPr="005F4DB2">
        <w:rPr>
          <w:noProof/>
        </w:rPr>
        <w:t xml:space="preserve"> Publications of the American statistical association, 1905. </w:t>
      </w:r>
      <w:r w:rsidRPr="005F4DB2">
        <w:rPr>
          <w:b/>
          <w:noProof/>
        </w:rPr>
        <w:t>9</w:t>
      </w:r>
      <w:r w:rsidRPr="005F4DB2">
        <w:rPr>
          <w:noProof/>
        </w:rPr>
        <w:t>(70): p. 209-219.</w:t>
      </w:r>
    </w:p>
    <w:p w14:paraId="538D203D" w14:textId="77777777" w:rsidR="005F4DB2" w:rsidRPr="005F4DB2" w:rsidRDefault="005F4DB2" w:rsidP="005F4DB2">
      <w:pPr>
        <w:pStyle w:val="EndNoteBibliography"/>
        <w:ind w:left="720" w:hanging="720"/>
        <w:rPr>
          <w:noProof/>
        </w:rPr>
      </w:pPr>
      <w:r w:rsidRPr="005F4DB2">
        <w:rPr>
          <w:noProof/>
        </w:rPr>
        <w:t>22.</w:t>
      </w:r>
      <w:r w:rsidRPr="005F4DB2">
        <w:rPr>
          <w:noProof/>
        </w:rPr>
        <w:tab/>
        <w:t xml:space="preserve">Louail, T., et al., </w:t>
      </w:r>
      <w:r w:rsidRPr="005F4DB2">
        <w:rPr>
          <w:i/>
          <w:noProof/>
        </w:rPr>
        <w:t>From mobile phone data to the spatial structure of cities.</w:t>
      </w:r>
      <w:r w:rsidRPr="005F4DB2">
        <w:rPr>
          <w:noProof/>
        </w:rPr>
        <w:t xml:space="preserve"> arXiv preprint arXiv:1401.4540, 2014.</w:t>
      </w:r>
    </w:p>
    <w:p w14:paraId="6A5EF7FE" w14:textId="77777777" w:rsidR="005F4DB2" w:rsidRPr="005F4DB2" w:rsidRDefault="005F4DB2" w:rsidP="005F4DB2">
      <w:pPr>
        <w:pStyle w:val="EndNoteBibliography"/>
        <w:ind w:left="720" w:hanging="720"/>
        <w:rPr>
          <w:noProof/>
        </w:rPr>
      </w:pPr>
      <w:r w:rsidRPr="005F4DB2">
        <w:rPr>
          <w:noProof/>
        </w:rPr>
        <w:t>23.</w:t>
      </w:r>
      <w:r w:rsidRPr="005F4DB2">
        <w:rPr>
          <w:noProof/>
        </w:rPr>
        <w:tab/>
        <w:t xml:space="preserve">Lomax, K., </w:t>
      </w:r>
      <w:r w:rsidRPr="005F4DB2">
        <w:rPr>
          <w:i/>
          <w:noProof/>
        </w:rPr>
        <w:t>Business failures: Another example of the analysis of failure data.</w:t>
      </w:r>
      <w:r w:rsidRPr="005F4DB2">
        <w:rPr>
          <w:noProof/>
        </w:rPr>
        <w:t xml:space="preserve"> Journal of the American Statistical Association, 1954. </w:t>
      </w:r>
      <w:r w:rsidRPr="005F4DB2">
        <w:rPr>
          <w:b/>
          <w:noProof/>
        </w:rPr>
        <w:t>49</w:t>
      </w:r>
      <w:r w:rsidRPr="005F4DB2">
        <w:rPr>
          <w:noProof/>
        </w:rPr>
        <w:t>(268): p. 847-852.</w:t>
      </w:r>
    </w:p>
    <w:p w14:paraId="3E18DE3B" w14:textId="77777777" w:rsidR="005F4DB2" w:rsidRPr="005F4DB2" w:rsidRDefault="005F4DB2" w:rsidP="005F4DB2">
      <w:pPr>
        <w:pStyle w:val="EndNoteBibliography"/>
        <w:ind w:left="720" w:hanging="720"/>
        <w:rPr>
          <w:noProof/>
        </w:rPr>
      </w:pPr>
      <w:r w:rsidRPr="005F4DB2">
        <w:rPr>
          <w:noProof/>
        </w:rPr>
        <w:t>24.</w:t>
      </w:r>
      <w:r w:rsidRPr="005F4DB2">
        <w:rPr>
          <w:noProof/>
        </w:rPr>
        <w:tab/>
        <w:t xml:space="preserve">Cha, M., et al. </w:t>
      </w:r>
      <w:r w:rsidRPr="005F4DB2">
        <w:rPr>
          <w:i/>
          <w:noProof/>
        </w:rPr>
        <w:t>I tube, you tube, everybody tubes: analyzing the world's largest user generated content video system</w:t>
      </w:r>
      <w:r w:rsidRPr="005F4DB2">
        <w:rPr>
          <w:noProof/>
        </w:rPr>
        <w:t xml:space="preserve">. in </w:t>
      </w:r>
      <w:r w:rsidRPr="005F4DB2">
        <w:rPr>
          <w:i/>
          <w:noProof/>
        </w:rPr>
        <w:t>Proceedings of the 7th ACM SIGCOMM conference on Internet measurement</w:t>
      </w:r>
      <w:r w:rsidRPr="005F4DB2">
        <w:rPr>
          <w:noProof/>
        </w:rPr>
        <w:t>. 2007. ACM.</w:t>
      </w:r>
    </w:p>
    <w:p w14:paraId="16F418A2" w14:textId="783C586A"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A62FE"/>
    <w:rsid w:val="0000000D"/>
    <w:rsid w:val="00001055"/>
    <w:rsid w:val="00001871"/>
    <w:rsid w:val="0000311C"/>
    <w:rsid w:val="000045CF"/>
    <w:rsid w:val="000050ED"/>
    <w:rsid w:val="00005462"/>
    <w:rsid w:val="00005AE3"/>
    <w:rsid w:val="00006384"/>
    <w:rsid w:val="00007DF7"/>
    <w:rsid w:val="000101D0"/>
    <w:rsid w:val="0001050E"/>
    <w:rsid w:val="00012890"/>
    <w:rsid w:val="00012CCA"/>
    <w:rsid w:val="00015671"/>
    <w:rsid w:val="000158E8"/>
    <w:rsid w:val="000164C8"/>
    <w:rsid w:val="00016E4C"/>
    <w:rsid w:val="000170EC"/>
    <w:rsid w:val="00017182"/>
    <w:rsid w:val="00020937"/>
    <w:rsid w:val="000222F3"/>
    <w:rsid w:val="000227B7"/>
    <w:rsid w:val="00022B7F"/>
    <w:rsid w:val="0002319C"/>
    <w:rsid w:val="00023424"/>
    <w:rsid w:val="00023A83"/>
    <w:rsid w:val="00023ACE"/>
    <w:rsid w:val="00025813"/>
    <w:rsid w:val="000262A4"/>
    <w:rsid w:val="000310DC"/>
    <w:rsid w:val="000315A3"/>
    <w:rsid w:val="000325B9"/>
    <w:rsid w:val="0003364E"/>
    <w:rsid w:val="00037170"/>
    <w:rsid w:val="000405C2"/>
    <w:rsid w:val="00040884"/>
    <w:rsid w:val="0004235D"/>
    <w:rsid w:val="00042F26"/>
    <w:rsid w:val="0004677D"/>
    <w:rsid w:val="0004692D"/>
    <w:rsid w:val="00046DA7"/>
    <w:rsid w:val="000501AF"/>
    <w:rsid w:val="00050C40"/>
    <w:rsid w:val="00051064"/>
    <w:rsid w:val="0005142F"/>
    <w:rsid w:val="000520F8"/>
    <w:rsid w:val="000533F1"/>
    <w:rsid w:val="00054CC9"/>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80906"/>
    <w:rsid w:val="00081C23"/>
    <w:rsid w:val="00082107"/>
    <w:rsid w:val="00087118"/>
    <w:rsid w:val="00087DBF"/>
    <w:rsid w:val="00093CB8"/>
    <w:rsid w:val="000943A4"/>
    <w:rsid w:val="0009470A"/>
    <w:rsid w:val="000955D4"/>
    <w:rsid w:val="00097DF2"/>
    <w:rsid w:val="000A10C8"/>
    <w:rsid w:val="000A13EB"/>
    <w:rsid w:val="000A30D4"/>
    <w:rsid w:val="000A32BF"/>
    <w:rsid w:val="000A3638"/>
    <w:rsid w:val="000A4642"/>
    <w:rsid w:val="000A4F5A"/>
    <w:rsid w:val="000A5268"/>
    <w:rsid w:val="000A551F"/>
    <w:rsid w:val="000A77F9"/>
    <w:rsid w:val="000B018F"/>
    <w:rsid w:val="000B0A0E"/>
    <w:rsid w:val="000B0B37"/>
    <w:rsid w:val="000B18CE"/>
    <w:rsid w:val="000B1FA2"/>
    <w:rsid w:val="000B20F1"/>
    <w:rsid w:val="000B3BAA"/>
    <w:rsid w:val="000B5942"/>
    <w:rsid w:val="000B5B0A"/>
    <w:rsid w:val="000B646B"/>
    <w:rsid w:val="000B77CD"/>
    <w:rsid w:val="000B7A20"/>
    <w:rsid w:val="000C188D"/>
    <w:rsid w:val="000C308F"/>
    <w:rsid w:val="000C3444"/>
    <w:rsid w:val="000C4742"/>
    <w:rsid w:val="000C4CAE"/>
    <w:rsid w:val="000C5393"/>
    <w:rsid w:val="000C596B"/>
    <w:rsid w:val="000C65A2"/>
    <w:rsid w:val="000C6944"/>
    <w:rsid w:val="000C696C"/>
    <w:rsid w:val="000C6CBC"/>
    <w:rsid w:val="000D0944"/>
    <w:rsid w:val="000D15C6"/>
    <w:rsid w:val="000D1A8B"/>
    <w:rsid w:val="000D27F7"/>
    <w:rsid w:val="000D39EF"/>
    <w:rsid w:val="000D3D1D"/>
    <w:rsid w:val="000D4039"/>
    <w:rsid w:val="000D6BAE"/>
    <w:rsid w:val="000D6EE0"/>
    <w:rsid w:val="000E296B"/>
    <w:rsid w:val="000E2F2D"/>
    <w:rsid w:val="000E3A49"/>
    <w:rsid w:val="000E4D6C"/>
    <w:rsid w:val="000E5D83"/>
    <w:rsid w:val="000E65A0"/>
    <w:rsid w:val="000E674C"/>
    <w:rsid w:val="000E707F"/>
    <w:rsid w:val="000E7C0B"/>
    <w:rsid w:val="000F0B24"/>
    <w:rsid w:val="000F123A"/>
    <w:rsid w:val="000F2152"/>
    <w:rsid w:val="000F2F37"/>
    <w:rsid w:val="000F35A9"/>
    <w:rsid w:val="000F4641"/>
    <w:rsid w:val="000F5275"/>
    <w:rsid w:val="000F5516"/>
    <w:rsid w:val="000F60EF"/>
    <w:rsid w:val="000F69C1"/>
    <w:rsid w:val="000F7E19"/>
    <w:rsid w:val="001005E4"/>
    <w:rsid w:val="0010176F"/>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62DB"/>
    <w:rsid w:val="0011698A"/>
    <w:rsid w:val="00117A15"/>
    <w:rsid w:val="00117F13"/>
    <w:rsid w:val="00121567"/>
    <w:rsid w:val="001223B4"/>
    <w:rsid w:val="00122919"/>
    <w:rsid w:val="00122B4D"/>
    <w:rsid w:val="00123AD6"/>
    <w:rsid w:val="001252D6"/>
    <w:rsid w:val="001253BA"/>
    <w:rsid w:val="00125C2B"/>
    <w:rsid w:val="0012676B"/>
    <w:rsid w:val="00127C52"/>
    <w:rsid w:val="0013082A"/>
    <w:rsid w:val="00132267"/>
    <w:rsid w:val="00135000"/>
    <w:rsid w:val="001350E6"/>
    <w:rsid w:val="00137580"/>
    <w:rsid w:val="00137D2E"/>
    <w:rsid w:val="00140DAA"/>
    <w:rsid w:val="001411CE"/>
    <w:rsid w:val="00141ABC"/>
    <w:rsid w:val="00141C30"/>
    <w:rsid w:val="001423AD"/>
    <w:rsid w:val="00142539"/>
    <w:rsid w:val="00142759"/>
    <w:rsid w:val="00142A3A"/>
    <w:rsid w:val="00142F37"/>
    <w:rsid w:val="00143153"/>
    <w:rsid w:val="0014327A"/>
    <w:rsid w:val="00143C35"/>
    <w:rsid w:val="00144BE2"/>
    <w:rsid w:val="00144CE2"/>
    <w:rsid w:val="001466CD"/>
    <w:rsid w:val="0014702A"/>
    <w:rsid w:val="00156FE0"/>
    <w:rsid w:val="00157154"/>
    <w:rsid w:val="00160348"/>
    <w:rsid w:val="00162743"/>
    <w:rsid w:val="00162E4B"/>
    <w:rsid w:val="00164DB8"/>
    <w:rsid w:val="001654B0"/>
    <w:rsid w:val="00165C08"/>
    <w:rsid w:val="00165E7C"/>
    <w:rsid w:val="0016713C"/>
    <w:rsid w:val="00167C1C"/>
    <w:rsid w:val="00167FE7"/>
    <w:rsid w:val="00170193"/>
    <w:rsid w:val="0017054C"/>
    <w:rsid w:val="00170937"/>
    <w:rsid w:val="00170944"/>
    <w:rsid w:val="00170C7E"/>
    <w:rsid w:val="00170F50"/>
    <w:rsid w:val="00171403"/>
    <w:rsid w:val="0017240B"/>
    <w:rsid w:val="00172B09"/>
    <w:rsid w:val="0017325B"/>
    <w:rsid w:val="0017375E"/>
    <w:rsid w:val="0017462E"/>
    <w:rsid w:val="00177775"/>
    <w:rsid w:val="001805F6"/>
    <w:rsid w:val="00180618"/>
    <w:rsid w:val="001824B8"/>
    <w:rsid w:val="00182652"/>
    <w:rsid w:val="00182DDC"/>
    <w:rsid w:val="00183849"/>
    <w:rsid w:val="00183BD2"/>
    <w:rsid w:val="0018606C"/>
    <w:rsid w:val="001863A7"/>
    <w:rsid w:val="00186E0F"/>
    <w:rsid w:val="00186F5C"/>
    <w:rsid w:val="0019092C"/>
    <w:rsid w:val="00190E75"/>
    <w:rsid w:val="00191F87"/>
    <w:rsid w:val="00192EF5"/>
    <w:rsid w:val="00193300"/>
    <w:rsid w:val="001934D6"/>
    <w:rsid w:val="00197982"/>
    <w:rsid w:val="001A0136"/>
    <w:rsid w:val="001A0D29"/>
    <w:rsid w:val="001A0D5F"/>
    <w:rsid w:val="001A13B6"/>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C1525"/>
    <w:rsid w:val="001C194D"/>
    <w:rsid w:val="001C1BF4"/>
    <w:rsid w:val="001C39E4"/>
    <w:rsid w:val="001C4B62"/>
    <w:rsid w:val="001C5028"/>
    <w:rsid w:val="001C65C6"/>
    <w:rsid w:val="001C70F2"/>
    <w:rsid w:val="001C76DD"/>
    <w:rsid w:val="001D091D"/>
    <w:rsid w:val="001D0D6C"/>
    <w:rsid w:val="001D15A4"/>
    <w:rsid w:val="001D365F"/>
    <w:rsid w:val="001D3BAF"/>
    <w:rsid w:val="001D488A"/>
    <w:rsid w:val="001D54A8"/>
    <w:rsid w:val="001D598E"/>
    <w:rsid w:val="001D5D3B"/>
    <w:rsid w:val="001D7160"/>
    <w:rsid w:val="001E0192"/>
    <w:rsid w:val="001E074A"/>
    <w:rsid w:val="001E08EF"/>
    <w:rsid w:val="001E0E22"/>
    <w:rsid w:val="001E147A"/>
    <w:rsid w:val="001E19D7"/>
    <w:rsid w:val="001E1F97"/>
    <w:rsid w:val="001E2104"/>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5387"/>
    <w:rsid w:val="00206369"/>
    <w:rsid w:val="00206AF2"/>
    <w:rsid w:val="00207932"/>
    <w:rsid w:val="002104FF"/>
    <w:rsid w:val="002107D7"/>
    <w:rsid w:val="00210ED0"/>
    <w:rsid w:val="002114D2"/>
    <w:rsid w:val="00211729"/>
    <w:rsid w:val="002124B2"/>
    <w:rsid w:val="00212D2B"/>
    <w:rsid w:val="00214198"/>
    <w:rsid w:val="002150CF"/>
    <w:rsid w:val="002156E5"/>
    <w:rsid w:val="00215C21"/>
    <w:rsid w:val="00215CDF"/>
    <w:rsid w:val="00216D5A"/>
    <w:rsid w:val="00217A26"/>
    <w:rsid w:val="00221166"/>
    <w:rsid w:val="0022166B"/>
    <w:rsid w:val="002216C4"/>
    <w:rsid w:val="002224A8"/>
    <w:rsid w:val="00222963"/>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49EE"/>
    <w:rsid w:val="002354EC"/>
    <w:rsid w:val="00235F07"/>
    <w:rsid w:val="00236256"/>
    <w:rsid w:val="002405C0"/>
    <w:rsid w:val="00240F0D"/>
    <w:rsid w:val="00241378"/>
    <w:rsid w:val="00241391"/>
    <w:rsid w:val="002414DC"/>
    <w:rsid w:val="0024166B"/>
    <w:rsid w:val="00242788"/>
    <w:rsid w:val="00242B3B"/>
    <w:rsid w:val="0024353C"/>
    <w:rsid w:val="002435F5"/>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565D"/>
    <w:rsid w:val="00256EE9"/>
    <w:rsid w:val="002570DD"/>
    <w:rsid w:val="002606CF"/>
    <w:rsid w:val="00260854"/>
    <w:rsid w:val="0026142E"/>
    <w:rsid w:val="00261F60"/>
    <w:rsid w:val="002624D2"/>
    <w:rsid w:val="00262709"/>
    <w:rsid w:val="00262C6A"/>
    <w:rsid w:val="00263B59"/>
    <w:rsid w:val="002665B3"/>
    <w:rsid w:val="00267C19"/>
    <w:rsid w:val="00271007"/>
    <w:rsid w:val="00271223"/>
    <w:rsid w:val="00271605"/>
    <w:rsid w:val="00272CC3"/>
    <w:rsid w:val="0027308F"/>
    <w:rsid w:val="00273E40"/>
    <w:rsid w:val="00275681"/>
    <w:rsid w:val="00275731"/>
    <w:rsid w:val="002758FF"/>
    <w:rsid w:val="00276DCD"/>
    <w:rsid w:val="00280C8D"/>
    <w:rsid w:val="002816F1"/>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64"/>
    <w:rsid w:val="002A4FD4"/>
    <w:rsid w:val="002A5621"/>
    <w:rsid w:val="002A602D"/>
    <w:rsid w:val="002A715F"/>
    <w:rsid w:val="002A7773"/>
    <w:rsid w:val="002A78D0"/>
    <w:rsid w:val="002B0573"/>
    <w:rsid w:val="002B0D05"/>
    <w:rsid w:val="002B232C"/>
    <w:rsid w:val="002B3A36"/>
    <w:rsid w:val="002B4363"/>
    <w:rsid w:val="002B43C3"/>
    <w:rsid w:val="002B516D"/>
    <w:rsid w:val="002B5472"/>
    <w:rsid w:val="002B6E67"/>
    <w:rsid w:val="002B7C4C"/>
    <w:rsid w:val="002C25CD"/>
    <w:rsid w:val="002C4CD0"/>
    <w:rsid w:val="002C4EA4"/>
    <w:rsid w:val="002C7391"/>
    <w:rsid w:val="002D0D49"/>
    <w:rsid w:val="002D177A"/>
    <w:rsid w:val="002D1F09"/>
    <w:rsid w:val="002D41DE"/>
    <w:rsid w:val="002D4771"/>
    <w:rsid w:val="002D4D28"/>
    <w:rsid w:val="002D53F3"/>
    <w:rsid w:val="002D586B"/>
    <w:rsid w:val="002D5CBC"/>
    <w:rsid w:val="002D70F9"/>
    <w:rsid w:val="002D7C10"/>
    <w:rsid w:val="002E5A4B"/>
    <w:rsid w:val="002E7FC1"/>
    <w:rsid w:val="002F1317"/>
    <w:rsid w:val="002F1D80"/>
    <w:rsid w:val="002F4370"/>
    <w:rsid w:val="002F43AF"/>
    <w:rsid w:val="002F5031"/>
    <w:rsid w:val="002F6AFD"/>
    <w:rsid w:val="003002A4"/>
    <w:rsid w:val="00301862"/>
    <w:rsid w:val="003026E7"/>
    <w:rsid w:val="0030282F"/>
    <w:rsid w:val="0030303E"/>
    <w:rsid w:val="00303831"/>
    <w:rsid w:val="00305082"/>
    <w:rsid w:val="00305B64"/>
    <w:rsid w:val="00306434"/>
    <w:rsid w:val="00306827"/>
    <w:rsid w:val="00306B8D"/>
    <w:rsid w:val="00306E36"/>
    <w:rsid w:val="003123D7"/>
    <w:rsid w:val="0031349B"/>
    <w:rsid w:val="00313815"/>
    <w:rsid w:val="00314E5B"/>
    <w:rsid w:val="0031532B"/>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31C1"/>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639AF"/>
    <w:rsid w:val="003647C4"/>
    <w:rsid w:val="00367380"/>
    <w:rsid w:val="0036786A"/>
    <w:rsid w:val="00367FAB"/>
    <w:rsid w:val="00370D58"/>
    <w:rsid w:val="00371CCE"/>
    <w:rsid w:val="003729C7"/>
    <w:rsid w:val="0037399E"/>
    <w:rsid w:val="003742B8"/>
    <w:rsid w:val="0037457F"/>
    <w:rsid w:val="003745CA"/>
    <w:rsid w:val="00375655"/>
    <w:rsid w:val="0038005B"/>
    <w:rsid w:val="003808DA"/>
    <w:rsid w:val="00381C94"/>
    <w:rsid w:val="00382051"/>
    <w:rsid w:val="00383376"/>
    <w:rsid w:val="003859E5"/>
    <w:rsid w:val="0038655B"/>
    <w:rsid w:val="00386662"/>
    <w:rsid w:val="00386976"/>
    <w:rsid w:val="00387B53"/>
    <w:rsid w:val="00390B0A"/>
    <w:rsid w:val="003916E6"/>
    <w:rsid w:val="0039229E"/>
    <w:rsid w:val="003933D7"/>
    <w:rsid w:val="00394549"/>
    <w:rsid w:val="003960C2"/>
    <w:rsid w:val="0039644A"/>
    <w:rsid w:val="00397028"/>
    <w:rsid w:val="003A12EA"/>
    <w:rsid w:val="003A16CC"/>
    <w:rsid w:val="003A296E"/>
    <w:rsid w:val="003A3AC9"/>
    <w:rsid w:val="003A44F5"/>
    <w:rsid w:val="003A45E1"/>
    <w:rsid w:val="003A5402"/>
    <w:rsid w:val="003A63DA"/>
    <w:rsid w:val="003A6C5B"/>
    <w:rsid w:val="003A7F9D"/>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F10"/>
    <w:rsid w:val="003C7878"/>
    <w:rsid w:val="003D0964"/>
    <w:rsid w:val="003D3D82"/>
    <w:rsid w:val="003D50F1"/>
    <w:rsid w:val="003D5DCF"/>
    <w:rsid w:val="003D6A43"/>
    <w:rsid w:val="003D6A66"/>
    <w:rsid w:val="003E21AC"/>
    <w:rsid w:val="003E3182"/>
    <w:rsid w:val="003E4B8F"/>
    <w:rsid w:val="003E4CCE"/>
    <w:rsid w:val="003E4D6E"/>
    <w:rsid w:val="003E51CA"/>
    <w:rsid w:val="003E5496"/>
    <w:rsid w:val="003E5535"/>
    <w:rsid w:val="003E631A"/>
    <w:rsid w:val="003E65D9"/>
    <w:rsid w:val="003E6F90"/>
    <w:rsid w:val="003F1A16"/>
    <w:rsid w:val="003F24B2"/>
    <w:rsid w:val="003F2D0E"/>
    <w:rsid w:val="003F2DB2"/>
    <w:rsid w:val="003F2E92"/>
    <w:rsid w:val="003F39CE"/>
    <w:rsid w:val="003F4B39"/>
    <w:rsid w:val="003F4FED"/>
    <w:rsid w:val="003F5162"/>
    <w:rsid w:val="003F6718"/>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5010F"/>
    <w:rsid w:val="00450BF6"/>
    <w:rsid w:val="00451BE6"/>
    <w:rsid w:val="00452251"/>
    <w:rsid w:val="00452E8C"/>
    <w:rsid w:val="00453278"/>
    <w:rsid w:val="00456261"/>
    <w:rsid w:val="004610BF"/>
    <w:rsid w:val="004616F2"/>
    <w:rsid w:val="0046181B"/>
    <w:rsid w:val="00461F67"/>
    <w:rsid w:val="0046289D"/>
    <w:rsid w:val="00462ED9"/>
    <w:rsid w:val="004653C5"/>
    <w:rsid w:val="00465586"/>
    <w:rsid w:val="00465D0B"/>
    <w:rsid w:val="00466330"/>
    <w:rsid w:val="00466A9B"/>
    <w:rsid w:val="00466F38"/>
    <w:rsid w:val="004671DB"/>
    <w:rsid w:val="00467512"/>
    <w:rsid w:val="004732E5"/>
    <w:rsid w:val="00473F08"/>
    <w:rsid w:val="004752E4"/>
    <w:rsid w:val="004805A4"/>
    <w:rsid w:val="00480616"/>
    <w:rsid w:val="00480796"/>
    <w:rsid w:val="004825A5"/>
    <w:rsid w:val="004857F0"/>
    <w:rsid w:val="0048656D"/>
    <w:rsid w:val="00486677"/>
    <w:rsid w:val="00487B72"/>
    <w:rsid w:val="00490656"/>
    <w:rsid w:val="00491C38"/>
    <w:rsid w:val="00494398"/>
    <w:rsid w:val="0049657E"/>
    <w:rsid w:val="004A135E"/>
    <w:rsid w:val="004A317C"/>
    <w:rsid w:val="004A4564"/>
    <w:rsid w:val="004A4D86"/>
    <w:rsid w:val="004A57F6"/>
    <w:rsid w:val="004A631F"/>
    <w:rsid w:val="004B0759"/>
    <w:rsid w:val="004B0B5B"/>
    <w:rsid w:val="004B0D25"/>
    <w:rsid w:val="004B1F58"/>
    <w:rsid w:val="004B39E9"/>
    <w:rsid w:val="004B4020"/>
    <w:rsid w:val="004B4690"/>
    <w:rsid w:val="004B6527"/>
    <w:rsid w:val="004B7855"/>
    <w:rsid w:val="004C1160"/>
    <w:rsid w:val="004C574E"/>
    <w:rsid w:val="004C7FFE"/>
    <w:rsid w:val="004D0488"/>
    <w:rsid w:val="004D0F99"/>
    <w:rsid w:val="004D1A84"/>
    <w:rsid w:val="004D2AEE"/>
    <w:rsid w:val="004D4672"/>
    <w:rsid w:val="004D4DF6"/>
    <w:rsid w:val="004D6726"/>
    <w:rsid w:val="004E0340"/>
    <w:rsid w:val="004E089C"/>
    <w:rsid w:val="004E10DD"/>
    <w:rsid w:val="004E2107"/>
    <w:rsid w:val="004E258F"/>
    <w:rsid w:val="004E4151"/>
    <w:rsid w:val="004E5730"/>
    <w:rsid w:val="004E6068"/>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420E"/>
    <w:rsid w:val="00526155"/>
    <w:rsid w:val="00526474"/>
    <w:rsid w:val="00527672"/>
    <w:rsid w:val="005277D8"/>
    <w:rsid w:val="00527A0C"/>
    <w:rsid w:val="005301EA"/>
    <w:rsid w:val="00530978"/>
    <w:rsid w:val="00530BB3"/>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A9A"/>
    <w:rsid w:val="00547232"/>
    <w:rsid w:val="005472EA"/>
    <w:rsid w:val="00547DF2"/>
    <w:rsid w:val="00550C29"/>
    <w:rsid w:val="00551C46"/>
    <w:rsid w:val="00551E35"/>
    <w:rsid w:val="005522B4"/>
    <w:rsid w:val="005522EE"/>
    <w:rsid w:val="00554CF9"/>
    <w:rsid w:val="005556AC"/>
    <w:rsid w:val="00555912"/>
    <w:rsid w:val="00560070"/>
    <w:rsid w:val="0056046D"/>
    <w:rsid w:val="0056102A"/>
    <w:rsid w:val="005610E7"/>
    <w:rsid w:val="0056114E"/>
    <w:rsid w:val="0056156C"/>
    <w:rsid w:val="00563F8E"/>
    <w:rsid w:val="00564C66"/>
    <w:rsid w:val="00566A2C"/>
    <w:rsid w:val="005738E6"/>
    <w:rsid w:val="00573C04"/>
    <w:rsid w:val="005761A4"/>
    <w:rsid w:val="00576337"/>
    <w:rsid w:val="00577214"/>
    <w:rsid w:val="005802F1"/>
    <w:rsid w:val="00580ED8"/>
    <w:rsid w:val="00580F28"/>
    <w:rsid w:val="005815EA"/>
    <w:rsid w:val="00582E58"/>
    <w:rsid w:val="00583F79"/>
    <w:rsid w:val="0058424C"/>
    <w:rsid w:val="00584523"/>
    <w:rsid w:val="00584645"/>
    <w:rsid w:val="0058551C"/>
    <w:rsid w:val="005867C5"/>
    <w:rsid w:val="005867F6"/>
    <w:rsid w:val="00590122"/>
    <w:rsid w:val="00590562"/>
    <w:rsid w:val="00590A60"/>
    <w:rsid w:val="00592806"/>
    <w:rsid w:val="00592962"/>
    <w:rsid w:val="00594B49"/>
    <w:rsid w:val="005A0DAA"/>
    <w:rsid w:val="005A0F66"/>
    <w:rsid w:val="005A2594"/>
    <w:rsid w:val="005A2A9C"/>
    <w:rsid w:val="005A2C94"/>
    <w:rsid w:val="005A3312"/>
    <w:rsid w:val="005A401C"/>
    <w:rsid w:val="005A4EE9"/>
    <w:rsid w:val="005A4F74"/>
    <w:rsid w:val="005A648F"/>
    <w:rsid w:val="005A6A12"/>
    <w:rsid w:val="005B0880"/>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5DD2"/>
    <w:rsid w:val="005D6719"/>
    <w:rsid w:val="005D6EDB"/>
    <w:rsid w:val="005E0912"/>
    <w:rsid w:val="005E0A34"/>
    <w:rsid w:val="005E1058"/>
    <w:rsid w:val="005E2615"/>
    <w:rsid w:val="005E2AE9"/>
    <w:rsid w:val="005E2D9E"/>
    <w:rsid w:val="005E3998"/>
    <w:rsid w:val="005E46D6"/>
    <w:rsid w:val="005E695C"/>
    <w:rsid w:val="005F0701"/>
    <w:rsid w:val="005F2509"/>
    <w:rsid w:val="005F2E6B"/>
    <w:rsid w:val="005F3889"/>
    <w:rsid w:val="005F3D4C"/>
    <w:rsid w:val="005F4DB2"/>
    <w:rsid w:val="005F5797"/>
    <w:rsid w:val="005F5A76"/>
    <w:rsid w:val="005F5B44"/>
    <w:rsid w:val="005F714F"/>
    <w:rsid w:val="005F7B48"/>
    <w:rsid w:val="005F7B71"/>
    <w:rsid w:val="00603278"/>
    <w:rsid w:val="00603CF2"/>
    <w:rsid w:val="00604363"/>
    <w:rsid w:val="006049BA"/>
    <w:rsid w:val="00605B17"/>
    <w:rsid w:val="00606022"/>
    <w:rsid w:val="006060BD"/>
    <w:rsid w:val="00606456"/>
    <w:rsid w:val="00606EFE"/>
    <w:rsid w:val="00611006"/>
    <w:rsid w:val="0061137B"/>
    <w:rsid w:val="00612D1B"/>
    <w:rsid w:val="006148E6"/>
    <w:rsid w:val="00615C46"/>
    <w:rsid w:val="00621D7A"/>
    <w:rsid w:val="00622392"/>
    <w:rsid w:val="00623BDB"/>
    <w:rsid w:val="00624550"/>
    <w:rsid w:val="006253EF"/>
    <w:rsid w:val="006254EF"/>
    <w:rsid w:val="0062663D"/>
    <w:rsid w:val="00626713"/>
    <w:rsid w:val="00626FF1"/>
    <w:rsid w:val="006302EC"/>
    <w:rsid w:val="00630512"/>
    <w:rsid w:val="00630CCE"/>
    <w:rsid w:val="0063190E"/>
    <w:rsid w:val="006325BA"/>
    <w:rsid w:val="00633DD6"/>
    <w:rsid w:val="00634071"/>
    <w:rsid w:val="00634903"/>
    <w:rsid w:val="00635C3F"/>
    <w:rsid w:val="00635D11"/>
    <w:rsid w:val="00636DBE"/>
    <w:rsid w:val="006370FB"/>
    <w:rsid w:val="006372FB"/>
    <w:rsid w:val="006376B6"/>
    <w:rsid w:val="00640055"/>
    <w:rsid w:val="006403C4"/>
    <w:rsid w:val="00640A7D"/>
    <w:rsid w:val="00640F57"/>
    <w:rsid w:val="00641322"/>
    <w:rsid w:val="00641557"/>
    <w:rsid w:val="006434FB"/>
    <w:rsid w:val="00643846"/>
    <w:rsid w:val="00643DB4"/>
    <w:rsid w:val="006443E2"/>
    <w:rsid w:val="00647098"/>
    <w:rsid w:val="00650184"/>
    <w:rsid w:val="00650F32"/>
    <w:rsid w:val="006515E0"/>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0761"/>
    <w:rsid w:val="00671BCB"/>
    <w:rsid w:val="006723FE"/>
    <w:rsid w:val="00672AB3"/>
    <w:rsid w:val="00672B6C"/>
    <w:rsid w:val="00673433"/>
    <w:rsid w:val="00674A85"/>
    <w:rsid w:val="0067783B"/>
    <w:rsid w:val="00680C88"/>
    <w:rsid w:val="0068216F"/>
    <w:rsid w:val="006827C6"/>
    <w:rsid w:val="00682C8A"/>
    <w:rsid w:val="0068323E"/>
    <w:rsid w:val="006833F3"/>
    <w:rsid w:val="00683C77"/>
    <w:rsid w:val="00685DD8"/>
    <w:rsid w:val="006862B4"/>
    <w:rsid w:val="006871CE"/>
    <w:rsid w:val="006877CA"/>
    <w:rsid w:val="00694590"/>
    <w:rsid w:val="00694699"/>
    <w:rsid w:val="00695DDE"/>
    <w:rsid w:val="00696D38"/>
    <w:rsid w:val="00697708"/>
    <w:rsid w:val="00697AC0"/>
    <w:rsid w:val="006A0F21"/>
    <w:rsid w:val="006A1FA8"/>
    <w:rsid w:val="006A4564"/>
    <w:rsid w:val="006A60E7"/>
    <w:rsid w:val="006A6851"/>
    <w:rsid w:val="006A6D86"/>
    <w:rsid w:val="006A6FA6"/>
    <w:rsid w:val="006A796F"/>
    <w:rsid w:val="006B11CE"/>
    <w:rsid w:val="006B1846"/>
    <w:rsid w:val="006B1939"/>
    <w:rsid w:val="006B4741"/>
    <w:rsid w:val="006B5E84"/>
    <w:rsid w:val="006B70B7"/>
    <w:rsid w:val="006B7FD6"/>
    <w:rsid w:val="006C14D2"/>
    <w:rsid w:val="006C1A99"/>
    <w:rsid w:val="006C1FF5"/>
    <w:rsid w:val="006C2531"/>
    <w:rsid w:val="006C3DE4"/>
    <w:rsid w:val="006C49E3"/>
    <w:rsid w:val="006C627A"/>
    <w:rsid w:val="006C78E2"/>
    <w:rsid w:val="006C7F54"/>
    <w:rsid w:val="006D09EE"/>
    <w:rsid w:val="006D1059"/>
    <w:rsid w:val="006D20B8"/>
    <w:rsid w:val="006D2408"/>
    <w:rsid w:val="006D2E9F"/>
    <w:rsid w:val="006E0184"/>
    <w:rsid w:val="006E0986"/>
    <w:rsid w:val="006E4541"/>
    <w:rsid w:val="006E4DFD"/>
    <w:rsid w:val="006E5B1A"/>
    <w:rsid w:val="006E654B"/>
    <w:rsid w:val="006E7CCC"/>
    <w:rsid w:val="006F0C3B"/>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59D"/>
    <w:rsid w:val="00714A6D"/>
    <w:rsid w:val="00714ACB"/>
    <w:rsid w:val="0071784A"/>
    <w:rsid w:val="00717A41"/>
    <w:rsid w:val="00717C6B"/>
    <w:rsid w:val="0072034D"/>
    <w:rsid w:val="0072648C"/>
    <w:rsid w:val="00726D92"/>
    <w:rsid w:val="00726DD4"/>
    <w:rsid w:val="007329C4"/>
    <w:rsid w:val="00732B57"/>
    <w:rsid w:val="00732BD8"/>
    <w:rsid w:val="007400FE"/>
    <w:rsid w:val="00740F32"/>
    <w:rsid w:val="0074175E"/>
    <w:rsid w:val="0074582D"/>
    <w:rsid w:val="0075114E"/>
    <w:rsid w:val="007512F2"/>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851"/>
    <w:rsid w:val="00792E99"/>
    <w:rsid w:val="0079429B"/>
    <w:rsid w:val="007944A2"/>
    <w:rsid w:val="007949BC"/>
    <w:rsid w:val="00795F85"/>
    <w:rsid w:val="00796816"/>
    <w:rsid w:val="00797E0C"/>
    <w:rsid w:val="00797E27"/>
    <w:rsid w:val="00797F05"/>
    <w:rsid w:val="007A0D6D"/>
    <w:rsid w:val="007A2644"/>
    <w:rsid w:val="007A37BD"/>
    <w:rsid w:val="007A431E"/>
    <w:rsid w:val="007A43BC"/>
    <w:rsid w:val="007A46ED"/>
    <w:rsid w:val="007A4FEA"/>
    <w:rsid w:val="007A58AB"/>
    <w:rsid w:val="007A62FE"/>
    <w:rsid w:val="007A64B2"/>
    <w:rsid w:val="007A6FD7"/>
    <w:rsid w:val="007B05DD"/>
    <w:rsid w:val="007B082F"/>
    <w:rsid w:val="007B0CE9"/>
    <w:rsid w:val="007B0EF2"/>
    <w:rsid w:val="007B1470"/>
    <w:rsid w:val="007B1DCD"/>
    <w:rsid w:val="007B26E3"/>
    <w:rsid w:val="007B2BF9"/>
    <w:rsid w:val="007B3E84"/>
    <w:rsid w:val="007B3F4A"/>
    <w:rsid w:val="007B5676"/>
    <w:rsid w:val="007B5BDF"/>
    <w:rsid w:val="007B6073"/>
    <w:rsid w:val="007B734C"/>
    <w:rsid w:val="007C3391"/>
    <w:rsid w:val="007C3936"/>
    <w:rsid w:val="007C48F4"/>
    <w:rsid w:val="007C4B34"/>
    <w:rsid w:val="007C7B63"/>
    <w:rsid w:val="007C7DE3"/>
    <w:rsid w:val="007D0469"/>
    <w:rsid w:val="007D22AA"/>
    <w:rsid w:val="007D2A9E"/>
    <w:rsid w:val="007D4514"/>
    <w:rsid w:val="007D6E61"/>
    <w:rsid w:val="007D73AC"/>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43A2"/>
    <w:rsid w:val="007F4E17"/>
    <w:rsid w:val="007F4EA1"/>
    <w:rsid w:val="007F7F28"/>
    <w:rsid w:val="008011B9"/>
    <w:rsid w:val="00801207"/>
    <w:rsid w:val="00801D94"/>
    <w:rsid w:val="00803415"/>
    <w:rsid w:val="00805796"/>
    <w:rsid w:val="00805CCC"/>
    <w:rsid w:val="00806CB6"/>
    <w:rsid w:val="00807C7B"/>
    <w:rsid w:val="00807DE7"/>
    <w:rsid w:val="008104B7"/>
    <w:rsid w:val="00811FCC"/>
    <w:rsid w:val="00813E4E"/>
    <w:rsid w:val="0081413E"/>
    <w:rsid w:val="00814C70"/>
    <w:rsid w:val="008153A1"/>
    <w:rsid w:val="008168E4"/>
    <w:rsid w:val="008169B4"/>
    <w:rsid w:val="00816B34"/>
    <w:rsid w:val="00817157"/>
    <w:rsid w:val="00820490"/>
    <w:rsid w:val="00820E4F"/>
    <w:rsid w:val="0082105D"/>
    <w:rsid w:val="00822F26"/>
    <w:rsid w:val="00823125"/>
    <w:rsid w:val="00823145"/>
    <w:rsid w:val="00823C29"/>
    <w:rsid w:val="00824D85"/>
    <w:rsid w:val="008269E4"/>
    <w:rsid w:val="00827383"/>
    <w:rsid w:val="008274AB"/>
    <w:rsid w:val="008309C6"/>
    <w:rsid w:val="00830EFD"/>
    <w:rsid w:val="00830F0D"/>
    <w:rsid w:val="00831646"/>
    <w:rsid w:val="00831FE3"/>
    <w:rsid w:val="008324D1"/>
    <w:rsid w:val="00833546"/>
    <w:rsid w:val="008336AA"/>
    <w:rsid w:val="00835091"/>
    <w:rsid w:val="00835227"/>
    <w:rsid w:val="0083549A"/>
    <w:rsid w:val="00835BD8"/>
    <w:rsid w:val="00836107"/>
    <w:rsid w:val="008373F2"/>
    <w:rsid w:val="008375A5"/>
    <w:rsid w:val="00840B16"/>
    <w:rsid w:val="0084182D"/>
    <w:rsid w:val="00841AC3"/>
    <w:rsid w:val="00841B54"/>
    <w:rsid w:val="00844570"/>
    <w:rsid w:val="00845999"/>
    <w:rsid w:val="00846283"/>
    <w:rsid w:val="00846313"/>
    <w:rsid w:val="0084680A"/>
    <w:rsid w:val="00850F92"/>
    <w:rsid w:val="00851F2F"/>
    <w:rsid w:val="0085221A"/>
    <w:rsid w:val="00852737"/>
    <w:rsid w:val="008531B3"/>
    <w:rsid w:val="008537D8"/>
    <w:rsid w:val="00853912"/>
    <w:rsid w:val="0085580C"/>
    <w:rsid w:val="00856E91"/>
    <w:rsid w:val="00857921"/>
    <w:rsid w:val="0086283D"/>
    <w:rsid w:val="0086286C"/>
    <w:rsid w:val="00863CDC"/>
    <w:rsid w:val="00864195"/>
    <w:rsid w:val="0086425B"/>
    <w:rsid w:val="00864933"/>
    <w:rsid w:val="0086619A"/>
    <w:rsid w:val="00866417"/>
    <w:rsid w:val="00866FFD"/>
    <w:rsid w:val="00870523"/>
    <w:rsid w:val="00871B4C"/>
    <w:rsid w:val="00871FDE"/>
    <w:rsid w:val="0087502C"/>
    <w:rsid w:val="00880157"/>
    <w:rsid w:val="008813AD"/>
    <w:rsid w:val="00881819"/>
    <w:rsid w:val="00883154"/>
    <w:rsid w:val="008833E6"/>
    <w:rsid w:val="008843E5"/>
    <w:rsid w:val="00885C14"/>
    <w:rsid w:val="008860A1"/>
    <w:rsid w:val="00886275"/>
    <w:rsid w:val="0088763E"/>
    <w:rsid w:val="0089060E"/>
    <w:rsid w:val="008914D9"/>
    <w:rsid w:val="0089221E"/>
    <w:rsid w:val="008928E4"/>
    <w:rsid w:val="00894305"/>
    <w:rsid w:val="00896247"/>
    <w:rsid w:val="008A093D"/>
    <w:rsid w:val="008A0A2E"/>
    <w:rsid w:val="008A0A42"/>
    <w:rsid w:val="008A0B5F"/>
    <w:rsid w:val="008A0FC6"/>
    <w:rsid w:val="008A1C80"/>
    <w:rsid w:val="008A1C93"/>
    <w:rsid w:val="008A2637"/>
    <w:rsid w:val="008A310D"/>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AD4"/>
    <w:rsid w:val="008C4033"/>
    <w:rsid w:val="008C46BA"/>
    <w:rsid w:val="008C6502"/>
    <w:rsid w:val="008C6679"/>
    <w:rsid w:val="008D05D1"/>
    <w:rsid w:val="008D153F"/>
    <w:rsid w:val="008D1BB4"/>
    <w:rsid w:val="008D24FA"/>
    <w:rsid w:val="008D320E"/>
    <w:rsid w:val="008D36ED"/>
    <w:rsid w:val="008D37A2"/>
    <w:rsid w:val="008D3CB0"/>
    <w:rsid w:val="008D42FA"/>
    <w:rsid w:val="008D4DA7"/>
    <w:rsid w:val="008D70F9"/>
    <w:rsid w:val="008D7947"/>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4B6D"/>
    <w:rsid w:val="0090750F"/>
    <w:rsid w:val="00910F91"/>
    <w:rsid w:val="00912AF6"/>
    <w:rsid w:val="00914E63"/>
    <w:rsid w:val="00916735"/>
    <w:rsid w:val="009178F9"/>
    <w:rsid w:val="0092038B"/>
    <w:rsid w:val="0092087A"/>
    <w:rsid w:val="009214A6"/>
    <w:rsid w:val="00921AD6"/>
    <w:rsid w:val="00922CFC"/>
    <w:rsid w:val="00922E8B"/>
    <w:rsid w:val="00923DEE"/>
    <w:rsid w:val="00925961"/>
    <w:rsid w:val="009272A6"/>
    <w:rsid w:val="009277C4"/>
    <w:rsid w:val="00927D5B"/>
    <w:rsid w:val="00927EE9"/>
    <w:rsid w:val="00933031"/>
    <w:rsid w:val="00933964"/>
    <w:rsid w:val="00935E46"/>
    <w:rsid w:val="00936328"/>
    <w:rsid w:val="009369A3"/>
    <w:rsid w:val="00937052"/>
    <w:rsid w:val="0093772F"/>
    <w:rsid w:val="0093776C"/>
    <w:rsid w:val="00941F38"/>
    <w:rsid w:val="009430A8"/>
    <w:rsid w:val="00943D0B"/>
    <w:rsid w:val="0094429D"/>
    <w:rsid w:val="00945682"/>
    <w:rsid w:val="00945DE1"/>
    <w:rsid w:val="00946BEA"/>
    <w:rsid w:val="009470D6"/>
    <w:rsid w:val="00950243"/>
    <w:rsid w:val="00950A08"/>
    <w:rsid w:val="00950EF8"/>
    <w:rsid w:val="009528F7"/>
    <w:rsid w:val="009536F2"/>
    <w:rsid w:val="0095680B"/>
    <w:rsid w:val="00956BC1"/>
    <w:rsid w:val="00962925"/>
    <w:rsid w:val="0096320A"/>
    <w:rsid w:val="00963E57"/>
    <w:rsid w:val="00964E84"/>
    <w:rsid w:val="00964F7B"/>
    <w:rsid w:val="009656E3"/>
    <w:rsid w:val="00966148"/>
    <w:rsid w:val="0097030A"/>
    <w:rsid w:val="009704A5"/>
    <w:rsid w:val="00970F3F"/>
    <w:rsid w:val="00971CB9"/>
    <w:rsid w:val="00971CC1"/>
    <w:rsid w:val="00972D5A"/>
    <w:rsid w:val="009734B2"/>
    <w:rsid w:val="00973B98"/>
    <w:rsid w:val="0097640C"/>
    <w:rsid w:val="00977B0B"/>
    <w:rsid w:val="0098013E"/>
    <w:rsid w:val="00980870"/>
    <w:rsid w:val="0098094E"/>
    <w:rsid w:val="00980FDE"/>
    <w:rsid w:val="00982109"/>
    <w:rsid w:val="009828D3"/>
    <w:rsid w:val="00982A86"/>
    <w:rsid w:val="00983A20"/>
    <w:rsid w:val="00983AF9"/>
    <w:rsid w:val="0098501E"/>
    <w:rsid w:val="009866F0"/>
    <w:rsid w:val="00986A1C"/>
    <w:rsid w:val="00986BEE"/>
    <w:rsid w:val="00987642"/>
    <w:rsid w:val="009909E6"/>
    <w:rsid w:val="009946E5"/>
    <w:rsid w:val="009957A6"/>
    <w:rsid w:val="009959E8"/>
    <w:rsid w:val="00997139"/>
    <w:rsid w:val="00997DC2"/>
    <w:rsid w:val="009A0503"/>
    <w:rsid w:val="009A0659"/>
    <w:rsid w:val="009A0D13"/>
    <w:rsid w:val="009A198E"/>
    <w:rsid w:val="009A1B64"/>
    <w:rsid w:val="009A2A46"/>
    <w:rsid w:val="009A323D"/>
    <w:rsid w:val="009A34A6"/>
    <w:rsid w:val="009A6777"/>
    <w:rsid w:val="009B0190"/>
    <w:rsid w:val="009B2D54"/>
    <w:rsid w:val="009B62F0"/>
    <w:rsid w:val="009B634C"/>
    <w:rsid w:val="009B77F2"/>
    <w:rsid w:val="009C05CA"/>
    <w:rsid w:val="009C113F"/>
    <w:rsid w:val="009C1451"/>
    <w:rsid w:val="009C19FD"/>
    <w:rsid w:val="009C2427"/>
    <w:rsid w:val="009C3191"/>
    <w:rsid w:val="009C3CEF"/>
    <w:rsid w:val="009C3F22"/>
    <w:rsid w:val="009C4043"/>
    <w:rsid w:val="009C4F43"/>
    <w:rsid w:val="009C547F"/>
    <w:rsid w:val="009C6195"/>
    <w:rsid w:val="009C6E6F"/>
    <w:rsid w:val="009C6F99"/>
    <w:rsid w:val="009C7BF9"/>
    <w:rsid w:val="009D0692"/>
    <w:rsid w:val="009D1092"/>
    <w:rsid w:val="009D20D6"/>
    <w:rsid w:val="009D3728"/>
    <w:rsid w:val="009D4FB1"/>
    <w:rsid w:val="009D5338"/>
    <w:rsid w:val="009E0C73"/>
    <w:rsid w:val="009E14C5"/>
    <w:rsid w:val="009E1534"/>
    <w:rsid w:val="009E63AE"/>
    <w:rsid w:val="009E6B79"/>
    <w:rsid w:val="009E7382"/>
    <w:rsid w:val="009F0773"/>
    <w:rsid w:val="009F119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2934"/>
    <w:rsid w:val="00A1313C"/>
    <w:rsid w:val="00A1404C"/>
    <w:rsid w:val="00A14BCA"/>
    <w:rsid w:val="00A14D5C"/>
    <w:rsid w:val="00A160FB"/>
    <w:rsid w:val="00A16AA4"/>
    <w:rsid w:val="00A21109"/>
    <w:rsid w:val="00A21A90"/>
    <w:rsid w:val="00A21DAB"/>
    <w:rsid w:val="00A222B3"/>
    <w:rsid w:val="00A225AA"/>
    <w:rsid w:val="00A22A20"/>
    <w:rsid w:val="00A2372B"/>
    <w:rsid w:val="00A24A2F"/>
    <w:rsid w:val="00A26209"/>
    <w:rsid w:val="00A26824"/>
    <w:rsid w:val="00A27603"/>
    <w:rsid w:val="00A27B1A"/>
    <w:rsid w:val="00A30893"/>
    <w:rsid w:val="00A32343"/>
    <w:rsid w:val="00A335B9"/>
    <w:rsid w:val="00A352DB"/>
    <w:rsid w:val="00A37204"/>
    <w:rsid w:val="00A374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6FBF"/>
    <w:rsid w:val="00A57CD8"/>
    <w:rsid w:val="00A60042"/>
    <w:rsid w:val="00A61829"/>
    <w:rsid w:val="00A61AA8"/>
    <w:rsid w:val="00A61D0C"/>
    <w:rsid w:val="00A62036"/>
    <w:rsid w:val="00A63663"/>
    <w:rsid w:val="00A63D24"/>
    <w:rsid w:val="00A643D4"/>
    <w:rsid w:val="00A64426"/>
    <w:rsid w:val="00A65435"/>
    <w:rsid w:val="00A6581F"/>
    <w:rsid w:val="00A70BF3"/>
    <w:rsid w:val="00A70DB6"/>
    <w:rsid w:val="00A725C9"/>
    <w:rsid w:val="00A73979"/>
    <w:rsid w:val="00A740CC"/>
    <w:rsid w:val="00A75190"/>
    <w:rsid w:val="00A75DA7"/>
    <w:rsid w:val="00A76A0A"/>
    <w:rsid w:val="00A7742F"/>
    <w:rsid w:val="00A80A25"/>
    <w:rsid w:val="00A814C6"/>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815"/>
    <w:rsid w:val="00A96C2C"/>
    <w:rsid w:val="00AA3CBF"/>
    <w:rsid w:val="00AA5386"/>
    <w:rsid w:val="00AA66BC"/>
    <w:rsid w:val="00AA78AE"/>
    <w:rsid w:val="00AB1FC0"/>
    <w:rsid w:val="00AB2751"/>
    <w:rsid w:val="00AB3527"/>
    <w:rsid w:val="00AB3C90"/>
    <w:rsid w:val="00AB3DCC"/>
    <w:rsid w:val="00AB4B8E"/>
    <w:rsid w:val="00AB506E"/>
    <w:rsid w:val="00AB594F"/>
    <w:rsid w:val="00AB63E5"/>
    <w:rsid w:val="00AB78E2"/>
    <w:rsid w:val="00AB794F"/>
    <w:rsid w:val="00AC00B0"/>
    <w:rsid w:val="00AC0349"/>
    <w:rsid w:val="00AC3EAC"/>
    <w:rsid w:val="00AC4BCF"/>
    <w:rsid w:val="00AC4FC6"/>
    <w:rsid w:val="00AC555C"/>
    <w:rsid w:val="00AC7AFE"/>
    <w:rsid w:val="00AD0422"/>
    <w:rsid w:val="00AD0C5D"/>
    <w:rsid w:val="00AD0F2E"/>
    <w:rsid w:val="00AD2222"/>
    <w:rsid w:val="00AD2AE9"/>
    <w:rsid w:val="00AD4B8B"/>
    <w:rsid w:val="00AD5AC3"/>
    <w:rsid w:val="00AD70FD"/>
    <w:rsid w:val="00AD716A"/>
    <w:rsid w:val="00AE1BDE"/>
    <w:rsid w:val="00AE2457"/>
    <w:rsid w:val="00AE4668"/>
    <w:rsid w:val="00AE590E"/>
    <w:rsid w:val="00AE6F2C"/>
    <w:rsid w:val="00AE7BA3"/>
    <w:rsid w:val="00AE7D93"/>
    <w:rsid w:val="00AF03B2"/>
    <w:rsid w:val="00AF0D62"/>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16A7B"/>
    <w:rsid w:val="00B17D0C"/>
    <w:rsid w:val="00B20A56"/>
    <w:rsid w:val="00B226AF"/>
    <w:rsid w:val="00B229D9"/>
    <w:rsid w:val="00B2309F"/>
    <w:rsid w:val="00B251F1"/>
    <w:rsid w:val="00B3149D"/>
    <w:rsid w:val="00B315E8"/>
    <w:rsid w:val="00B32180"/>
    <w:rsid w:val="00B321FD"/>
    <w:rsid w:val="00B324C4"/>
    <w:rsid w:val="00B32A1A"/>
    <w:rsid w:val="00B33DD5"/>
    <w:rsid w:val="00B36A35"/>
    <w:rsid w:val="00B37E19"/>
    <w:rsid w:val="00B40488"/>
    <w:rsid w:val="00B4051B"/>
    <w:rsid w:val="00B40857"/>
    <w:rsid w:val="00B40CC3"/>
    <w:rsid w:val="00B419F6"/>
    <w:rsid w:val="00B437AE"/>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1888"/>
    <w:rsid w:val="00B62931"/>
    <w:rsid w:val="00B64BA5"/>
    <w:rsid w:val="00B654F0"/>
    <w:rsid w:val="00B65634"/>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1C9C"/>
    <w:rsid w:val="00B831AB"/>
    <w:rsid w:val="00B91FDF"/>
    <w:rsid w:val="00B92AE9"/>
    <w:rsid w:val="00B92BCA"/>
    <w:rsid w:val="00B93C0C"/>
    <w:rsid w:val="00B94007"/>
    <w:rsid w:val="00B95950"/>
    <w:rsid w:val="00B95C0D"/>
    <w:rsid w:val="00B964CB"/>
    <w:rsid w:val="00BA24B1"/>
    <w:rsid w:val="00BA39DB"/>
    <w:rsid w:val="00BA4B1B"/>
    <w:rsid w:val="00BA5081"/>
    <w:rsid w:val="00BA5FC5"/>
    <w:rsid w:val="00BA7E44"/>
    <w:rsid w:val="00BB1C03"/>
    <w:rsid w:val="00BB1D6E"/>
    <w:rsid w:val="00BB4043"/>
    <w:rsid w:val="00BB46BD"/>
    <w:rsid w:val="00BB7B15"/>
    <w:rsid w:val="00BB7B69"/>
    <w:rsid w:val="00BC0B29"/>
    <w:rsid w:val="00BC249F"/>
    <w:rsid w:val="00BC2D19"/>
    <w:rsid w:val="00BC3066"/>
    <w:rsid w:val="00BC370F"/>
    <w:rsid w:val="00BC419B"/>
    <w:rsid w:val="00BC641A"/>
    <w:rsid w:val="00BC7EA4"/>
    <w:rsid w:val="00BD19C9"/>
    <w:rsid w:val="00BD2E49"/>
    <w:rsid w:val="00BD335C"/>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5D1"/>
    <w:rsid w:val="00C25856"/>
    <w:rsid w:val="00C2604F"/>
    <w:rsid w:val="00C27177"/>
    <w:rsid w:val="00C30193"/>
    <w:rsid w:val="00C31267"/>
    <w:rsid w:val="00C31B4B"/>
    <w:rsid w:val="00C31BA3"/>
    <w:rsid w:val="00C33149"/>
    <w:rsid w:val="00C33190"/>
    <w:rsid w:val="00C34659"/>
    <w:rsid w:val="00C3606A"/>
    <w:rsid w:val="00C362B9"/>
    <w:rsid w:val="00C36885"/>
    <w:rsid w:val="00C4108D"/>
    <w:rsid w:val="00C4458C"/>
    <w:rsid w:val="00C4521A"/>
    <w:rsid w:val="00C47B44"/>
    <w:rsid w:val="00C47D08"/>
    <w:rsid w:val="00C47FEE"/>
    <w:rsid w:val="00C52982"/>
    <w:rsid w:val="00C533D2"/>
    <w:rsid w:val="00C534DE"/>
    <w:rsid w:val="00C5377E"/>
    <w:rsid w:val="00C53ACB"/>
    <w:rsid w:val="00C53F88"/>
    <w:rsid w:val="00C540A0"/>
    <w:rsid w:val="00C5604F"/>
    <w:rsid w:val="00C56B7B"/>
    <w:rsid w:val="00C56B9D"/>
    <w:rsid w:val="00C57928"/>
    <w:rsid w:val="00C60226"/>
    <w:rsid w:val="00C605B7"/>
    <w:rsid w:val="00C60EBA"/>
    <w:rsid w:val="00C64753"/>
    <w:rsid w:val="00C67F86"/>
    <w:rsid w:val="00C706D5"/>
    <w:rsid w:val="00C707E7"/>
    <w:rsid w:val="00C70FAE"/>
    <w:rsid w:val="00C71D77"/>
    <w:rsid w:val="00C72630"/>
    <w:rsid w:val="00C73110"/>
    <w:rsid w:val="00C73812"/>
    <w:rsid w:val="00C73BD6"/>
    <w:rsid w:val="00C74D6A"/>
    <w:rsid w:val="00C75AA9"/>
    <w:rsid w:val="00C76594"/>
    <w:rsid w:val="00C7674A"/>
    <w:rsid w:val="00C77532"/>
    <w:rsid w:val="00C800DC"/>
    <w:rsid w:val="00C8172F"/>
    <w:rsid w:val="00C82983"/>
    <w:rsid w:val="00C852C6"/>
    <w:rsid w:val="00C8597C"/>
    <w:rsid w:val="00C874D5"/>
    <w:rsid w:val="00C905D9"/>
    <w:rsid w:val="00C90A5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BF5"/>
    <w:rsid w:val="00CA377F"/>
    <w:rsid w:val="00CA4CCE"/>
    <w:rsid w:val="00CA6A95"/>
    <w:rsid w:val="00CA6AB7"/>
    <w:rsid w:val="00CA6E8B"/>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1482"/>
    <w:rsid w:val="00CD193F"/>
    <w:rsid w:val="00CD3E43"/>
    <w:rsid w:val="00CD431C"/>
    <w:rsid w:val="00CD43C5"/>
    <w:rsid w:val="00CD444A"/>
    <w:rsid w:val="00CD5E5B"/>
    <w:rsid w:val="00CD6D72"/>
    <w:rsid w:val="00CD79EF"/>
    <w:rsid w:val="00CE0361"/>
    <w:rsid w:val="00CE42C8"/>
    <w:rsid w:val="00CE48FD"/>
    <w:rsid w:val="00CE4D73"/>
    <w:rsid w:val="00CE584C"/>
    <w:rsid w:val="00CE5DA2"/>
    <w:rsid w:val="00CE5EBF"/>
    <w:rsid w:val="00CE6E8A"/>
    <w:rsid w:val="00CE7FD7"/>
    <w:rsid w:val="00CF075F"/>
    <w:rsid w:val="00CF097C"/>
    <w:rsid w:val="00CF13B9"/>
    <w:rsid w:val="00CF2AEB"/>
    <w:rsid w:val="00CF34E0"/>
    <w:rsid w:val="00CF37B2"/>
    <w:rsid w:val="00CF4967"/>
    <w:rsid w:val="00CF5253"/>
    <w:rsid w:val="00CF6105"/>
    <w:rsid w:val="00CF7735"/>
    <w:rsid w:val="00CF7A30"/>
    <w:rsid w:val="00D006C8"/>
    <w:rsid w:val="00D00CFF"/>
    <w:rsid w:val="00D0441C"/>
    <w:rsid w:val="00D044AE"/>
    <w:rsid w:val="00D04985"/>
    <w:rsid w:val="00D04EA9"/>
    <w:rsid w:val="00D05606"/>
    <w:rsid w:val="00D05DD9"/>
    <w:rsid w:val="00D06601"/>
    <w:rsid w:val="00D077AB"/>
    <w:rsid w:val="00D11E4B"/>
    <w:rsid w:val="00D1236E"/>
    <w:rsid w:val="00D12479"/>
    <w:rsid w:val="00D12DB4"/>
    <w:rsid w:val="00D145B7"/>
    <w:rsid w:val="00D14710"/>
    <w:rsid w:val="00D154C2"/>
    <w:rsid w:val="00D159C5"/>
    <w:rsid w:val="00D17199"/>
    <w:rsid w:val="00D20175"/>
    <w:rsid w:val="00D2231A"/>
    <w:rsid w:val="00D23C26"/>
    <w:rsid w:val="00D24296"/>
    <w:rsid w:val="00D27BFB"/>
    <w:rsid w:val="00D3016A"/>
    <w:rsid w:val="00D30AB5"/>
    <w:rsid w:val="00D31DD5"/>
    <w:rsid w:val="00D3238A"/>
    <w:rsid w:val="00D3669F"/>
    <w:rsid w:val="00D379D7"/>
    <w:rsid w:val="00D40876"/>
    <w:rsid w:val="00D408BB"/>
    <w:rsid w:val="00D41001"/>
    <w:rsid w:val="00D41A2E"/>
    <w:rsid w:val="00D41C98"/>
    <w:rsid w:val="00D426FD"/>
    <w:rsid w:val="00D429BA"/>
    <w:rsid w:val="00D42E97"/>
    <w:rsid w:val="00D44263"/>
    <w:rsid w:val="00D45B14"/>
    <w:rsid w:val="00D464E8"/>
    <w:rsid w:val="00D47126"/>
    <w:rsid w:val="00D50DEA"/>
    <w:rsid w:val="00D51EE7"/>
    <w:rsid w:val="00D52536"/>
    <w:rsid w:val="00D540B7"/>
    <w:rsid w:val="00D549A6"/>
    <w:rsid w:val="00D54F7F"/>
    <w:rsid w:val="00D55A45"/>
    <w:rsid w:val="00D55C77"/>
    <w:rsid w:val="00D55F95"/>
    <w:rsid w:val="00D56A64"/>
    <w:rsid w:val="00D60A66"/>
    <w:rsid w:val="00D60FDC"/>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77900"/>
    <w:rsid w:val="00D807A5"/>
    <w:rsid w:val="00D8243C"/>
    <w:rsid w:val="00D82F11"/>
    <w:rsid w:val="00D834FC"/>
    <w:rsid w:val="00D86A97"/>
    <w:rsid w:val="00D87731"/>
    <w:rsid w:val="00D91608"/>
    <w:rsid w:val="00D92015"/>
    <w:rsid w:val="00D93B5A"/>
    <w:rsid w:val="00D93BF3"/>
    <w:rsid w:val="00D93F37"/>
    <w:rsid w:val="00D94113"/>
    <w:rsid w:val="00D944CD"/>
    <w:rsid w:val="00D966FD"/>
    <w:rsid w:val="00DA0285"/>
    <w:rsid w:val="00DA1429"/>
    <w:rsid w:val="00DA2385"/>
    <w:rsid w:val="00DA2ECE"/>
    <w:rsid w:val="00DA359D"/>
    <w:rsid w:val="00DA541D"/>
    <w:rsid w:val="00DA77EA"/>
    <w:rsid w:val="00DB0066"/>
    <w:rsid w:val="00DB34F6"/>
    <w:rsid w:val="00DB59ED"/>
    <w:rsid w:val="00DB5DBA"/>
    <w:rsid w:val="00DB5F99"/>
    <w:rsid w:val="00DB64C4"/>
    <w:rsid w:val="00DC01DE"/>
    <w:rsid w:val="00DC24B0"/>
    <w:rsid w:val="00DC5786"/>
    <w:rsid w:val="00DC5850"/>
    <w:rsid w:val="00DC5F28"/>
    <w:rsid w:val="00DC71ED"/>
    <w:rsid w:val="00DD08B1"/>
    <w:rsid w:val="00DD1191"/>
    <w:rsid w:val="00DD122E"/>
    <w:rsid w:val="00DD20DB"/>
    <w:rsid w:val="00DD26C9"/>
    <w:rsid w:val="00DD2D76"/>
    <w:rsid w:val="00DD31FD"/>
    <w:rsid w:val="00DD33BD"/>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7246"/>
    <w:rsid w:val="00DE759F"/>
    <w:rsid w:val="00DF1FB4"/>
    <w:rsid w:val="00DF21EF"/>
    <w:rsid w:val="00DF35C6"/>
    <w:rsid w:val="00DF35F9"/>
    <w:rsid w:val="00DF5119"/>
    <w:rsid w:val="00DF668E"/>
    <w:rsid w:val="00DF7EEC"/>
    <w:rsid w:val="00E024C0"/>
    <w:rsid w:val="00E02E0C"/>
    <w:rsid w:val="00E03576"/>
    <w:rsid w:val="00E06922"/>
    <w:rsid w:val="00E10F55"/>
    <w:rsid w:val="00E118C3"/>
    <w:rsid w:val="00E11AEC"/>
    <w:rsid w:val="00E138C8"/>
    <w:rsid w:val="00E16A9A"/>
    <w:rsid w:val="00E16F1A"/>
    <w:rsid w:val="00E1701A"/>
    <w:rsid w:val="00E17947"/>
    <w:rsid w:val="00E179D0"/>
    <w:rsid w:val="00E17F63"/>
    <w:rsid w:val="00E206BA"/>
    <w:rsid w:val="00E23BFC"/>
    <w:rsid w:val="00E24F10"/>
    <w:rsid w:val="00E2591C"/>
    <w:rsid w:val="00E26E54"/>
    <w:rsid w:val="00E3053A"/>
    <w:rsid w:val="00E320D0"/>
    <w:rsid w:val="00E322E3"/>
    <w:rsid w:val="00E328BF"/>
    <w:rsid w:val="00E329B2"/>
    <w:rsid w:val="00E32D5F"/>
    <w:rsid w:val="00E334A2"/>
    <w:rsid w:val="00E3582A"/>
    <w:rsid w:val="00E40A0B"/>
    <w:rsid w:val="00E41165"/>
    <w:rsid w:val="00E414D6"/>
    <w:rsid w:val="00E41E39"/>
    <w:rsid w:val="00E421D8"/>
    <w:rsid w:val="00E425A7"/>
    <w:rsid w:val="00E4315C"/>
    <w:rsid w:val="00E4370A"/>
    <w:rsid w:val="00E44745"/>
    <w:rsid w:val="00E45ABB"/>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14B2"/>
    <w:rsid w:val="00E718DD"/>
    <w:rsid w:val="00E71CBE"/>
    <w:rsid w:val="00E722D7"/>
    <w:rsid w:val="00E7278F"/>
    <w:rsid w:val="00E740B7"/>
    <w:rsid w:val="00E74293"/>
    <w:rsid w:val="00E77432"/>
    <w:rsid w:val="00E8028C"/>
    <w:rsid w:val="00E81C49"/>
    <w:rsid w:val="00E83937"/>
    <w:rsid w:val="00E83A07"/>
    <w:rsid w:val="00E84AAA"/>
    <w:rsid w:val="00E855B4"/>
    <w:rsid w:val="00E87D9D"/>
    <w:rsid w:val="00E9166F"/>
    <w:rsid w:val="00E91980"/>
    <w:rsid w:val="00E91B1E"/>
    <w:rsid w:val="00E9298F"/>
    <w:rsid w:val="00E9317A"/>
    <w:rsid w:val="00E931A8"/>
    <w:rsid w:val="00E94663"/>
    <w:rsid w:val="00E94E23"/>
    <w:rsid w:val="00E950E2"/>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4CA"/>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49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2CDC"/>
    <w:rsid w:val="00F03952"/>
    <w:rsid w:val="00F03F3D"/>
    <w:rsid w:val="00F0472D"/>
    <w:rsid w:val="00F04F55"/>
    <w:rsid w:val="00F066FC"/>
    <w:rsid w:val="00F0798A"/>
    <w:rsid w:val="00F07F8C"/>
    <w:rsid w:val="00F1124E"/>
    <w:rsid w:val="00F1179A"/>
    <w:rsid w:val="00F12B6F"/>
    <w:rsid w:val="00F12CEF"/>
    <w:rsid w:val="00F1492C"/>
    <w:rsid w:val="00F17DF7"/>
    <w:rsid w:val="00F202FF"/>
    <w:rsid w:val="00F205B0"/>
    <w:rsid w:val="00F20BCB"/>
    <w:rsid w:val="00F246C7"/>
    <w:rsid w:val="00F24D9B"/>
    <w:rsid w:val="00F2687D"/>
    <w:rsid w:val="00F27758"/>
    <w:rsid w:val="00F27FFA"/>
    <w:rsid w:val="00F32BC0"/>
    <w:rsid w:val="00F338FF"/>
    <w:rsid w:val="00F33DDF"/>
    <w:rsid w:val="00F35A8E"/>
    <w:rsid w:val="00F3691B"/>
    <w:rsid w:val="00F4158D"/>
    <w:rsid w:val="00F41893"/>
    <w:rsid w:val="00F43801"/>
    <w:rsid w:val="00F43B17"/>
    <w:rsid w:val="00F44A88"/>
    <w:rsid w:val="00F4524C"/>
    <w:rsid w:val="00F45505"/>
    <w:rsid w:val="00F456C9"/>
    <w:rsid w:val="00F457CA"/>
    <w:rsid w:val="00F50C7D"/>
    <w:rsid w:val="00F50ED4"/>
    <w:rsid w:val="00F5255C"/>
    <w:rsid w:val="00F53757"/>
    <w:rsid w:val="00F55454"/>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D8A"/>
    <w:rsid w:val="00F67EAF"/>
    <w:rsid w:val="00F70F20"/>
    <w:rsid w:val="00F71F37"/>
    <w:rsid w:val="00F7213D"/>
    <w:rsid w:val="00F72C61"/>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DBB"/>
    <w:rsid w:val="00F914CF"/>
    <w:rsid w:val="00F91B12"/>
    <w:rsid w:val="00F925F1"/>
    <w:rsid w:val="00F930A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6C2A"/>
    <w:rsid w:val="00FA76A8"/>
    <w:rsid w:val="00FA78F5"/>
    <w:rsid w:val="00FB055D"/>
    <w:rsid w:val="00FB106C"/>
    <w:rsid w:val="00FB1D9F"/>
    <w:rsid w:val="00FB2B81"/>
    <w:rsid w:val="00FB4868"/>
    <w:rsid w:val="00FB52BB"/>
    <w:rsid w:val="00FB7168"/>
    <w:rsid w:val="00FC036F"/>
    <w:rsid w:val="00FC153A"/>
    <w:rsid w:val="00FC2A43"/>
    <w:rsid w:val="00FC4091"/>
    <w:rsid w:val="00FC641F"/>
    <w:rsid w:val="00FC6C89"/>
    <w:rsid w:val="00FC7DC8"/>
    <w:rsid w:val="00FD1474"/>
    <w:rsid w:val="00FD1816"/>
    <w:rsid w:val="00FD3AA9"/>
    <w:rsid w:val="00FD4376"/>
    <w:rsid w:val="00FD6EA7"/>
    <w:rsid w:val="00FE0465"/>
    <w:rsid w:val="00FE0953"/>
    <w:rsid w:val="00FE2002"/>
    <w:rsid w:val="00FE2D29"/>
    <w:rsid w:val="00FE47AA"/>
    <w:rsid w:val="00FE4C8C"/>
    <w:rsid w:val="00FE5050"/>
    <w:rsid w:val="00FE50D6"/>
    <w:rsid w:val="00FE58F7"/>
    <w:rsid w:val="00FE7399"/>
    <w:rsid w:val="00FF195E"/>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hyperlink" Target="http://www.cisco.com/c/en/us/solutions/collateral/service-provider/visual-networking-index-vni/complete-white-paper-c11-481360.html" TargetMode="External"/><Relationship Id="rId40" Type="http://schemas.openxmlformats.org/officeDocument/2006/relationships/hyperlink" Target="https://hadoop.apache.org/" TargetMode="Externa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3F6CE71-8456-EB4C-B462-F9C4CABE4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9</TotalTime>
  <Pages>73</Pages>
  <Words>14011</Words>
  <Characters>79863</Characters>
  <Application>Microsoft Macintosh Word</Application>
  <DocSecurity>0</DocSecurity>
  <Lines>665</Lines>
  <Paragraphs>187</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93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676</cp:revision>
  <cp:lastPrinted>2017-02-19T01:35:00Z</cp:lastPrinted>
  <dcterms:created xsi:type="dcterms:W3CDTF">2017-02-19T01:35:00Z</dcterms:created>
  <dcterms:modified xsi:type="dcterms:W3CDTF">2017-03-06T06:42:00Z</dcterms:modified>
</cp:coreProperties>
</file>